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AFFC36" w14:textId="6D029A4A" w:rsidR="001E20EF" w:rsidRPr="00325A14" w:rsidRDefault="001E20EF" w:rsidP="002A0D1B">
      <w:pPr>
        <w:pStyle w:val="Judul1"/>
      </w:pPr>
      <w:bookmarkStart w:id="0" w:name="_Toc112344244"/>
      <w:r w:rsidRPr="00325A14">
        <w:t>ABSTRAK</w:t>
      </w:r>
      <w:bookmarkEnd w:id="0"/>
    </w:p>
    <w:p w14:paraId="7AAB3D1C" w14:textId="374DDECE" w:rsidR="00AB3415" w:rsidRPr="00325A14" w:rsidRDefault="00AB3415" w:rsidP="00901999">
      <w:pPr>
        <w:spacing w:line="276" w:lineRule="auto"/>
        <w:ind w:left="709" w:hanging="709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 xml:space="preserve">Moh Farhan </w:t>
      </w:r>
      <w:proofErr w:type="spellStart"/>
      <w:r w:rsidRPr="00325A14">
        <w:rPr>
          <w:rFonts w:cstheme="majorBidi"/>
          <w:szCs w:val="24"/>
          <w:lang w:val="id-ID"/>
        </w:rPr>
        <w:t>Almuzakki</w:t>
      </w:r>
      <w:proofErr w:type="spellEnd"/>
      <w:r w:rsidRPr="00325A14">
        <w:rPr>
          <w:rFonts w:cstheme="majorBidi"/>
          <w:szCs w:val="24"/>
          <w:lang w:val="id-ID"/>
        </w:rPr>
        <w:t>, 2022. PERANCANGAN VIDEO IKLAN MOXIE PICTURE DENGAN MENGGUNAKAN TEKNIK B-ROLL. Tugas Akhir, Program Studi Desain Komunikasi Visual (DKV), STIKI Malang, Pembimbing : Mahendra Wibawa</w:t>
      </w:r>
    </w:p>
    <w:p w14:paraId="41694A5F" w14:textId="1A217D91" w:rsidR="00AB3415" w:rsidRPr="00325A14" w:rsidRDefault="00AB3415" w:rsidP="004E193F">
      <w:pPr>
        <w:spacing w:line="276" w:lineRule="auto"/>
        <w:jc w:val="both"/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t>Kata Kunci : Video Iklan, Pemasaran, B-</w:t>
      </w:r>
      <w:proofErr w:type="spellStart"/>
      <w:r w:rsidRPr="00325A14">
        <w:rPr>
          <w:rFonts w:cstheme="majorBidi"/>
          <w:szCs w:val="24"/>
          <w:lang w:val="id-ID"/>
        </w:rPr>
        <w:t>roll</w:t>
      </w:r>
      <w:proofErr w:type="spellEnd"/>
    </w:p>
    <w:p w14:paraId="5005509E" w14:textId="780686C8" w:rsidR="00C7735C" w:rsidRPr="00C7735C" w:rsidRDefault="00B83122" w:rsidP="00C7735C">
      <w:pPr>
        <w:spacing w:line="276" w:lineRule="auto"/>
        <w:jc w:val="both"/>
        <w:rPr>
          <w:rFonts w:cstheme="majorBidi"/>
          <w:szCs w:val="24"/>
          <w:lang w:val="id-ID"/>
        </w:rPr>
      </w:pPr>
      <w:bookmarkStart w:id="1" w:name="_Hlk108798262"/>
      <w:proofErr w:type="spellStart"/>
      <w:r w:rsidRPr="00325A14">
        <w:rPr>
          <w:rFonts w:cstheme="majorBidi"/>
          <w:szCs w:val="24"/>
          <w:lang w:val="id-ID"/>
        </w:rPr>
        <w:t>Moxie</w:t>
      </w:r>
      <w:proofErr w:type="spellEnd"/>
      <w:r w:rsidRPr="00325A14">
        <w:rPr>
          <w:rFonts w:cstheme="majorBidi"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szCs w:val="24"/>
          <w:lang w:val="id-ID"/>
        </w:rPr>
        <w:t>picture</w:t>
      </w:r>
      <w:proofErr w:type="spellEnd"/>
      <w:r w:rsidRPr="00325A14">
        <w:rPr>
          <w:rFonts w:cstheme="majorBidi"/>
          <w:szCs w:val="24"/>
          <w:lang w:val="id-ID"/>
        </w:rPr>
        <w:t xml:space="preserve"> merupakan sebuah </w:t>
      </w:r>
      <w:proofErr w:type="spellStart"/>
      <w:r w:rsidRPr="00325A14">
        <w:rPr>
          <w:rFonts w:cstheme="majorBidi"/>
          <w:szCs w:val="24"/>
          <w:lang w:val="id-ID"/>
        </w:rPr>
        <w:t>brand</w:t>
      </w:r>
      <w:proofErr w:type="spellEnd"/>
      <w:r w:rsidRPr="00325A14">
        <w:rPr>
          <w:rFonts w:cstheme="majorBidi"/>
          <w:szCs w:val="24"/>
          <w:lang w:val="id-ID"/>
        </w:rPr>
        <w:t xml:space="preserve"> yang bergerak di bidang fotografi </w:t>
      </w:r>
      <w:r w:rsidR="005D7818" w:rsidRPr="00325A14">
        <w:rPr>
          <w:rFonts w:cstheme="majorBidi"/>
          <w:szCs w:val="24"/>
          <w:lang w:val="id-ID"/>
        </w:rPr>
        <w:t xml:space="preserve">dokumentasi pernikahan. Brand ini menawarkan dan memperkenalkan jasa yang diberikan melalui promosi di sosial media  dengan mengunggah poster menggunakan fitur media sosial seperti </w:t>
      </w:r>
      <w:proofErr w:type="spellStart"/>
      <w:r w:rsidR="005D7818" w:rsidRPr="00325A14">
        <w:rPr>
          <w:rFonts w:cstheme="majorBidi"/>
          <w:i/>
          <w:iCs/>
          <w:szCs w:val="24"/>
          <w:lang w:val="id-ID"/>
        </w:rPr>
        <w:t>whatsapp</w:t>
      </w:r>
      <w:proofErr w:type="spellEnd"/>
      <w:r w:rsidR="005D7818" w:rsidRPr="00325A14">
        <w:rPr>
          <w:rFonts w:cstheme="majorBidi"/>
          <w:szCs w:val="24"/>
          <w:lang w:val="id-ID"/>
        </w:rPr>
        <w:t xml:space="preserve"> dan </w:t>
      </w:r>
      <w:proofErr w:type="spellStart"/>
      <w:r w:rsidR="005D7818" w:rsidRPr="00325A14">
        <w:rPr>
          <w:rFonts w:cstheme="majorBidi"/>
          <w:szCs w:val="24"/>
          <w:lang w:val="id-ID"/>
        </w:rPr>
        <w:t>instagram</w:t>
      </w:r>
      <w:proofErr w:type="spellEnd"/>
      <w:r w:rsidR="005D7818" w:rsidRPr="00325A14">
        <w:rPr>
          <w:rFonts w:cstheme="majorBidi"/>
          <w:szCs w:val="24"/>
          <w:lang w:val="id-ID"/>
        </w:rPr>
        <w:t>.</w:t>
      </w:r>
      <w:r w:rsidR="001B66A7" w:rsidRPr="00325A14">
        <w:rPr>
          <w:rFonts w:cstheme="majorBidi"/>
          <w:szCs w:val="24"/>
          <w:lang w:val="id-ID"/>
        </w:rPr>
        <w:t xml:space="preserve"> Menurut </w:t>
      </w:r>
      <w:r w:rsidR="00FD5565">
        <w:rPr>
          <w:rFonts w:cstheme="majorBidi"/>
          <w:szCs w:val="24"/>
          <w:lang w:val="en-US"/>
        </w:rPr>
        <w:t xml:space="preserve"> </w:t>
      </w:r>
      <w:r w:rsidR="001B66A7" w:rsidRPr="00325A14">
        <w:rPr>
          <w:rFonts w:cstheme="majorBidi"/>
          <w:szCs w:val="24"/>
          <w:lang w:val="id-ID"/>
        </w:rPr>
        <w:t>Tung  Desem</w:t>
      </w:r>
      <w:r w:rsidR="00FD5565">
        <w:rPr>
          <w:rFonts w:cstheme="majorBidi"/>
          <w:szCs w:val="24"/>
          <w:lang w:val="en-US"/>
        </w:rPr>
        <w:t xml:space="preserve"> </w:t>
      </w:r>
      <w:r w:rsidR="001B66A7" w:rsidRPr="00325A14">
        <w:rPr>
          <w:rFonts w:cstheme="majorBidi"/>
          <w:szCs w:val="24"/>
          <w:lang w:val="id-ID"/>
        </w:rPr>
        <w:t>Waringin,   pengertian  pemasaran adalah</w:t>
      </w:r>
      <w:r w:rsidR="00FD5565">
        <w:rPr>
          <w:rFonts w:cstheme="majorBidi"/>
          <w:szCs w:val="24"/>
          <w:lang w:val="en-US"/>
        </w:rPr>
        <w:t xml:space="preserve"> </w:t>
      </w:r>
      <w:r w:rsidR="001B66A7" w:rsidRPr="00325A14">
        <w:rPr>
          <w:rFonts w:cstheme="majorBidi"/>
          <w:szCs w:val="24"/>
          <w:lang w:val="id-ID"/>
        </w:rPr>
        <w:t>media</w:t>
      </w:r>
      <w:r w:rsidR="00FD5565">
        <w:rPr>
          <w:rFonts w:cstheme="majorBidi"/>
          <w:szCs w:val="24"/>
          <w:lang w:val="en-US"/>
        </w:rPr>
        <w:t xml:space="preserve"> </w:t>
      </w:r>
      <w:r w:rsidR="001B66A7" w:rsidRPr="00325A14">
        <w:rPr>
          <w:rFonts w:cstheme="majorBidi"/>
          <w:szCs w:val="24"/>
          <w:lang w:val="id-ID"/>
        </w:rPr>
        <w:t xml:space="preserve">untuk mengkomunikasikan sebuah nilai tambah yang lebih tinggi </w:t>
      </w:r>
      <w:r w:rsidR="001B66A7" w:rsidRPr="00325A14">
        <w:rPr>
          <w:rFonts w:cstheme="majorBidi"/>
          <w:szCs w:val="24"/>
          <w:lang w:val="id-ID"/>
        </w:rPr>
        <w:fldChar w:fldCharType="begin" w:fldLock="1"/>
      </w:r>
      <w:r w:rsidR="001B66A7" w:rsidRPr="00325A14">
        <w:rPr>
          <w:rFonts w:cstheme="majorBidi"/>
          <w:szCs w:val="24"/>
          <w:lang w:val="id-ID"/>
        </w:rPr>
        <w:instrText>ADDIN CSL_CITATION {"citationItems":[{"id":"ITEM-1","itemData":{"author":[{"dropping-particle":"","family":"Widodo","given":"Slamet","non-dropping-particle":"","parse-names":false,"suffix":""}],"id":"ITEM-1","issued":{"date-parts":[["2019"]]},"page":"84-90","title":"Strategi Pemasaran Dalam Meningkatkan Siklus Hidup (Placeholder1)Produk (Product Life Cycle)","type":"article-journal","volume":"1"},"uris":["http://www.mendeley.com/documents/?uuid=5b351113-1336-4b22-9d47-270ed4edfa25"]}],"mendeley":{"formattedCitation":"(Widodo, 2019)","manualFormatting":"(dalam Widodo, 2019)","plainTextFormattedCitation":"(Widodo, 2019)","previouslyFormattedCitation":"(Widodo, 2019)"},"properties":{"noteIndex":0},"schema":"https://github.com/citation-style-language/schema/raw/master/csl-citation.json"}</w:instrText>
      </w:r>
      <w:r w:rsidR="001B66A7" w:rsidRPr="00325A14">
        <w:rPr>
          <w:rFonts w:cstheme="majorBidi"/>
          <w:szCs w:val="24"/>
          <w:lang w:val="id-ID"/>
        </w:rPr>
        <w:fldChar w:fldCharType="separate"/>
      </w:r>
      <w:r w:rsidR="001B66A7" w:rsidRPr="00325A14">
        <w:rPr>
          <w:rFonts w:cstheme="majorBidi"/>
          <w:noProof/>
          <w:szCs w:val="24"/>
          <w:lang w:val="id-ID"/>
        </w:rPr>
        <w:t>(dalam Widodo, 2019)</w:t>
      </w:r>
      <w:r w:rsidR="001B66A7" w:rsidRPr="00325A14">
        <w:rPr>
          <w:rFonts w:cstheme="majorBidi"/>
          <w:szCs w:val="24"/>
          <w:lang w:val="id-ID"/>
        </w:rPr>
        <w:fldChar w:fldCharType="end"/>
      </w:r>
      <w:r w:rsidR="001B66A7" w:rsidRPr="00325A14">
        <w:rPr>
          <w:rFonts w:cstheme="majorBidi"/>
          <w:szCs w:val="24"/>
          <w:lang w:val="id-ID"/>
        </w:rPr>
        <w:t>.</w:t>
      </w:r>
      <w:r w:rsidR="00FD5565">
        <w:rPr>
          <w:rFonts w:cstheme="majorBidi"/>
          <w:szCs w:val="24"/>
          <w:lang w:val="en-US"/>
        </w:rPr>
        <w:t xml:space="preserve"> </w:t>
      </w:r>
      <w:r w:rsidR="00B61F41" w:rsidRPr="00325A14">
        <w:rPr>
          <w:rFonts w:cstheme="majorBidi"/>
          <w:szCs w:val="24"/>
          <w:lang w:val="id-ID"/>
        </w:rPr>
        <w:t>Pemasaran dengan cara mengunggah poster memiliki kelemahan berupa keterbatasannya untuk di unggah ke dalam sosial media yang lebih banyak lagi.</w:t>
      </w:r>
      <w:r w:rsidR="002615BA" w:rsidRPr="00325A14">
        <w:rPr>
          <w:rFonts w:cstheme="majorBidi"/>
          <w:szCs w:val="24"/>
          <w:lang w:val="id-ID"/>
        </w:rPr>
        <w:t xml:space="preserve"> Berbeda dengan iklan video yang bisa dianggap fleksibel karna mampu di unggah ke dalam hampir semua di sosial media.</w:t>
      </w:r>
      <w:r w:rsidR="00B61F41" w:rsidRPr="00325A14">
        <w:rPr>
          <w:rFonts w:cstheme="majorBidi"/>
          <w:szCs w:val="24"/>
          <w:lang w:val="id-ID"/>
        </w:rPr>
        <w:t xml:space="preserve"> </w:t>
      </w:r>
      <w:r w:rsidR="005D7818" w:rsidRPr="00325A14">
        <w:rPr>
          <w:rFonts w:cstheme="majorBidi"/>
          <w:szCs w:val="24"/>
          <w:lang w:val="id-ID"/>
        </w:rPr>
        <w:t xml:space="preserve">Bagi sebagian orang, termasuk kru </w:t>
      </w:r>
      <w:r w:rsidR="00B61F41" w:rsidRPr="00325A14">
        <w:rPr>
          <w:rFonts w:cstheme="majorBidi"/>
          <w:szCs w:val="24"/>
          <w:lang w:val="id-ID"/>
        </w:rPr>
        <w:t xml:space="preserve">yang bekerja di </w:t>
      </w:r>
      <w:proofErr w:type="spellStart"/>
      <w:r w:rsidR="00B61F41" w:rsidRPr="00325A14">
        <w:rPr>
          <w:rFonts w:cstheme="majorBidi"/>
          <w:szCs w:val="24"/>
          <w:lang w:val="id-ID"/>
        </w:rPr>
        <w:t>brand</w:t>
      </w:r>
      <w:proofErr w:type="spellEnd"/>
      <w:r w:rsidR="00B61F41" w:rsidRPr="00325A14">
        <w:rPr>
          <w:rFonts w:cstheme="majorBidi"/>
          <w:szCs w:val="24"/>
          <w:lang w:val="id-ID"/>
        </w:rPr>
        <w:t xml:space="preserve"> </w:t>
      </w:r>
      <w:proofErr w:type="spellStart"/>
      <w:r w:rsidR="00B61F41" w:rsidRPr="00325A14">
        <w:rPr>
          <w:rFonts w:cstheme="majorBidi"/>
          <w:szCs w:val="24"/>
          <w:lang w:val="id-ID"/>
        </w:rPr>
        <w:t>moxie</w:t>
      </w:r>
      <w:proofErr w:type="spellEnd"/>
      <w:r w:rsidR="00B61F41" w:rsidRPr="00325A14">
        <w:rPr>
          <w:rFonts w:cstheme="majorBidi"/>
          <w:szCs w:val="24"/>
          <w:lang w:val="id-ID"/>
        </w:rPr>
        <w:t xml:space="preserve"> </w:t>
      </w:r>
      <w:proofErr w:type="spellStart"/>
      <w:r w:rsidR="00B61F41" w:rsidRPr="00325A14">
        <w:rPr>
          <w:rFonts w:cstheme="majorBidi"/>
          <w:szCs w:val="24"/>
          <w:lang w:val="id-ID"/>
        </w:rPr>
        <w:t>picture</w:t>
      </w:r>
      <w:proofErr w:type="spellEnd"/>
      <w:r w:rsidR="00B61F41" w:rsidRPr="00325A14">
        <w:rPr>
          <w:rFonts w:cstheme="majorBidi"/>
          <w:szCs w:val="24"/>
          <w:lang w:val="id-ID"/>
        </w:rPr>
        <w:t xml:space="preserve"> menganggap bahwasanya </w:t>
      </w:r>
      <w:proofErr w:type="spellStart"/>
      <w:r w:rsidR="00B61F41" w:rsidRPr="00325A14">
        <w:rPr>
          <w:rFonts w:cstheme="majorBidi"/>
          <w:szCs w:val="24"/>
          <w:lang w:val="id-ID"/>
        </w:rPr>
        <w:t>moxie</w:t>
      </w:r>
      <w:proofErr w:type="spellEnd"/>
      <w:r w:rsidR="00B61F41" w:rsidRPr="00325A14">
        <w:rPr>
          <w:rFonts w:cstheme="majorBidi"/>
          <w:szCs w:val="24"/>
          <w:lang w:val="id-ID"/>
        </w:rPr>
        <w:t xml:space="preserve"> </w:t>
      </w:r>
      <w:proofErr w:type="spellStart"/>
      <w:r w:rsidR="00B61F41" w:rsidRPr="00325A14">
        <w:rPr>
          <w:rFonts w:cstheme="majorBidi"/>
          <w:szCs w:val="24"/>
          <w:lang w:val="id-ID"/>
        </w:rPr>
        <w:t>picture</w:t>
      </w:r>
      <w:proofErr w:type="spellEnd"/>
      <w:r w:rsidR="00B61F41" w:rsidRPr="00325A14">
        <w:rPr>
          <w:rFonts w:cstheme="majorBidi"/>
          <w:szCs w:val="24"/>
          <w:lang w:val="id-ID"/>
        </w:rPr>
        <w:t xml:space="preserve"> masih terbilang kurang akan promosinya selama ini</w:t>
      </w:r>
      <w:r w:rsidR="002615BA" w:rsidRPr="00325A14">
        <w:rPr>
          <w:rFonts w:cstheme="majorBidi"/>
          <w:szCs w:val="24"/>
          <w:lang w:val="id-ID"/>
        </w:rPr>
        <w:t xml:space="preserve"> namun di samping itu iklan video juga sering kali membuat penonton bosan dan terganggu. </w:t>
      </w:r>
      <w:r w:rsidR="00B61F41" w:rsidRPr="00325A14">
        <w:rPr>
          <w:rFonts w:cstheme="majorBidi"/>
          <w:szCs w:val="24"/>
          <w:lang w:val="id-ID"/>
        </w:rPr>
        <w:t xml:space="preserve">Maka dari itu  </w:t>
      </w:r>
      <w:proofErr w:type="spellStart"/>
      <w:r w:rsidR="002615BA" w:rsidRPr="00325A14">
        <w:rPr>
          <w:rFonts w:cstheme="majorBidi"/>
          <w:szCs w:val="24"/>
          <w:lang w:val="id-ID"/>
        </w:rPr>
        <w:t>munculah</w:t>
      </w:r>
      <w:proofErr w:type="spellEnd"/>
      <w:r w:rsidR="002615BA" w:rsidRPr="00325A14">
        <w:rPr>
          <w:rFonts w:cstheme="majorBidi"/>
          <w:szCs w:val="24"/>
          <w:lang w:val="id-ID"/>
        </w:rPr>
        <w:t xml:space="preserve"> ide membuat video iklan menggunakan teknik B-</w:t>
      </w:r>
      <w:proofErr w:type="spellStart"/>
      <w:r w:rsidR="002615BA" w:rsidRPr="00325A14">
        <w:rPr>
          <w:rFonts w:cstheme="majorBidi"/>
          <w:szCs w:val="24"/>
          <w:lang w:val="id-ID"/>
        </w:rPr>
        <w:t>roll</w:t>
      </w:r>
      <w:proofErr w:type="spellEnd"/>
      <w:r w:rsidR="004E193F" w:rsidRPr="00325A14">
        <w:rPr>
          <w:rFonts w:cstheme="majorBidi"/>
          <w:szCs w:val="24"/>
          <w:lang w:val="id-ID"/>
        </w:rPr>
        <w:t xml:space="preserve"> dengan resolusi </w:t>
      </w:r>
      <w:proofErr w:type="spellStart"/>
      <w:r w:rsidR="004E193F" w:rsidRPr="00325A14">
        <w:rPr>
          <w:rFonts w:cstheme="majorBidi"/>
          <w:szCs w:val="24"/>
          <w:lang w:val="id-ID"/>
        </w:rPr>
        <w:t>Full</w:t>
      </w:r>
      <w:proofErr w:type="spellEnd"/>
      <w:r w:rsidR="004E193F" w:rsidRPr="00325A14">
        <w:rPr>
          <w:rFonts w:cstheme="majorBidi"/>
          <w:szCs w:val="24"/>
          <w:lang w:val="id-ID"/>
        </w:rPr>
        <w:t xml:space="preserve"> HD dengan ukuran 1920 x 1080. Video tersebut menggunakan </w:t>
      </w:r>
      <w:proofErr w:type="spellStart"/>
      <w:r w:rsidR="004E193F" w:rsidRPr="00325A14">
        <w:rPr>
          <w:rFonts w:cstheme="majorBidi"/>
          <w:i/>
          <w:iCs/>
          <w:szCs w:val="24"/>
          <w:lang w:val="id-ID"/>
        </w:rPr>
        <w:t>color</w:t>
      </w:r>
      <w:proofErr w:type="spellEnd"/>
      <w:r w:rsidR="004E193F"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4E193F" w:rsidRPr="00325A14">
        <w:rPr>
          <w:rFonts w:cstheme="majorBidi"/>
          <w:i/>
          <w:iCs/>
          <w:szCs w:val="24"/>
          <w:lang w:val="id-ID"/>
        </w:rPr>
        <w:t>grading</w:t>
      </w:r>
      <w:proofErr w:type="spellEnd"/>
      <w:r w:rsidR="004E193F" w:rsidRPr="00325A14">
        <w:rPr>
          <w:rFonts w:cstheme="majorBidi"/>
          <w:szCs w:val="24"/>
          <w:lang w:val="id-ID"/>
        </w:rPr>
        <w:t xml:space="preserve"> yang dingin dengan di beri </w:t>
      </w:r>
      <w:proofErr w:type="spellStart"/>
      <w:r w:rsidR="004E193F" w:rsidRPr="00325A14">
        <w:rPr>
          <w:rFonts w:cstheme="majorBidi"/>
          <w:i/>
          <w:iCs/>
          <w:szCs w:val="24"/>
          <w:lang w:val="id-ID"/>
        </w:rPr>
        <w:t>copywriting</w:t>
      </w:r>
      <w:proofErr w:type="spellEnd"/>
      <w:r w:rsidR="004E193F" w:rsidRPr="00325A14">
        <w:rPr>
          <w:rFonts w:cstheme="majorBidi"/>
          <w:szCs w:val="24"/>
          <w:lang w:val="id-ID"/>
        </w:rPr>
        <w:t xml:space="preserve"> di dalamnya.</w:t>
      </w:r>
      <w:r w:rsidR="008B5265" w:rsidRPr="00325A14">
        <w:rPr>
          <w:rFonts w:cstheme="majorBidi"/>
          <w:szCs w:val="24"/>
          <w:lang w:val="id-ID"/>
        </w:rPr>
        <w:t xml:space="preserve"> </w:t>
      </w:r>
      <w:bookmarkStart w:id="2" w:name="_Hlk108986090"/>
      <w:r w:rsidR="00C7735C" w:rsidRPr="00C7735C">
        <w:rPr>
          <w:rFonts w:cstheme="majorBidi"/>
          <w:szCs w:val="24"/>
          <w:lang w:val="id-ID"/>
        </w:rPr>
        <w:t xml:space="preserve">Dari hasil uji coba yang </w:t>
      </w:r>
      <w:r w:rsidR="00BE6814" w:rsidRPr="00BE6814">
        <w:rPr>
          <w:rFonts w:cstheme="majorBidi"/>
          <w:szCs w:val="24"/>
          <w:lang w:val="id-ID"/>
        </w:rPr>
        <w:t xml:space="preserve">telah </w:t>
      </w:r>
      <w:r w:rsidR="00C7735C" w:rsidRPr="00C7735C">
        <w:rPr>
          <w:rFonts w:cstheme="majorBidi"/>
          <w:szCs w:val="24"/>
          <w:lang w:val="id-ID"/>
        </w:rPr>
        <w:t xml:space="preserve">dilakukan oleh peneliti, </w:t>
      </w:r>
      <w:r w:rsidR="00C7735C" w:rsidRPr="00252DA8">
        <w:rPr>
          <w:rFonts w:cstheme="majorBidi"/>
          <w:szCs w:val="24"/>
          <w:lang w:val="id-ID"/>
        </w:rPr>
        <w:t xml:space="preserve">Sebanyak 91% responden </w:t>
      </w:r>
      <w:r w:rsidR="00C7735C" w:rsidRPr="00C7735C">
        <w:rPr>
          <w:rFonts w:cstheme="majorBidi"/>
          <w:szCs w:val="24"/>
          <w:lang w:val="id-ID"/>
        </w:rPr>
        <w:t xml:space="preserve">berpendapat bahwa video iklan yang </w:t>
      </w:r>
      <w:proofErr w:type="spellStart"/>
      <w:r w:rsidR="00C7735C" w:rsidRPr="00C7735C">
        <w:rPr>
          <w:rFonts w:cstheme="majorBidi"/>
          <w:szCs w:val="24"/>
          <w:lang w:val="id-ID"/>
        </w:rPr>
        <w:t>yang</w:t>
      </w:r>
      <w:proofErr w:type="spellEnd"/>
      <w:r w:rsidR="00C7735C" w:rsidRPr="00C7735C">
        <w:rPr>
          <w:rFonts w:cstheme="majorBidi"/>
          <w:szCs w:val="24"/>
          <w:lang w:val="id-ID"/>
        </w:rPr>
        <w:t xml:space="preserve"> telah dirancang menggunakan teknik b-</w:t>
      </w:r>
      <w:proofErr w:type="spellStart"/>
      <w:r w:rsidR="00C7735C" w:rsidRPr="00C7735C">
        <w:rPr>
          <w:rFonts w:cstheme="majorBidi"/>
          <w:szCs w:val="24"/>
          <w:lang w:val="id-ID"/>
        </w:rPr>
        <w:t>roll</w:t>
      </w:r>
      <w:proofErr w:type="spellEnd"/>
      <w:r w:rsidR="00C7735C" w:rsidRPr="00C7735C">
        <w:rPr>
          <w:rFonts w:cstheme="majorBidi"/>
          <w:szCs w:val="24"/>
          <w:lang w:val="id-ID"/>
        </w:rPr>
        <w:t xml:space="preserve"> memperoleh nilai yang cukup baik dari beberapa aspek terkait video iklan yang telah dirancang</w:t>
      </w:r>
      <w:bookmarkEnd w:id="2"/>
    </w:p>
    <w:p w14:paraId="5D2BF654" w14:textId="76F28F11" w:rsidR="004E193F" w:rsidRPr="00325A14" w:rsidRDefault="004E193F" w:rsidP="000E68E8">
      <w:pPr>
        <w:spacing w:line="276" w:lineRule="auto"/>
        <w:jc w:val="both"/>
        <w:rPr>
          <w:rFonts w:cstheme="majorBidi"/>
          <w:szCs w:val="24"/>
          <w:lang w:val="id-ID"/>
        </w:rPr>
      </w:pPr>
    </w:p>
    <w:bookmarkEnd w:id="1"/>
    <w:p w14:paraId="517F8941" w14:textId="3B91CDCE" w:rsidR="00AB3415" w:rsidRPr="00325A14" w:rsidRDefault="00AB3415" w:rsidP="004E193F">
      <w:pPr>
        <w:spacing w:line="276" w:lineRule="auto"/>
        <w:jc w:val="both"/>
        <w:rPr>
          <w:rFonts w:cstheme="majorBidi"/>
          <w:szCs w:val="24"/>
          <w:lang w:val="id-ID"/>
        </w:rPr>
      </w:pPr>
    </w:p>
    <w:p w14:paraId="63913C76" w14:textId="77777777" w:rsidR="00AB3415" w:rsidRPr="00325A14" w:rsidRDefault="00AB3415">
      <w:pPr>
        <w:rPr>
          <w:rFonts w:cstheme="majorBidi"/>
          <w:szCs w:val="24"/>
          <w:lang w:val="id-ID"/>
        </w:rPr>
      </w:pPr>
      <w:r w:rsidRPr="00325A14">
        <w:rPr>
          <w:rFonts w:cstheme="majorBidi"/>
          <w:szCs w:val="24"/>
          <w:lang w:val="id-ID"/>
        </w:rPr>
        <w:br w:type="page"/>
      </w:r>
    </w:p>
    <w:p w14:paraId="2763D291" w14:textId="34EB1502" w:rsidR="00AB3415" w:rsidRPr="00457873" w:rsidRDefault="00901999" w:rsidP="00457873">
      <w:pPr>
        <w:jc w:val="center"/>
        <w:rPr>
          <w:rFonts w:cstheme="majorBidi"/>
          <w:b/>
          <w:bCs/>
          <w:szCs w:val="24"/>
        </w:rPr>
      </w:pPr>
      <w:bookmarkStart w:id="3" w:name="_Toc108769351"/>
      <w:bookmarkStart w:id="4" w:name="_Toc112145152"/>
      <w:r w:rsidRPr="00457873">
        <w:rPr>
          <w:rFonts w:cstheme="majorBidi"/>
          <w:b/>
          <w:bCs/>
          <w:szCs w:val="24"/>
        </w:rPr>
        <w:lastRenderedPageBreak/>
        <w:t>ABSTRACK</w:t>
      </w:r>
      <w:bookmarkEnd w:id="3"/>
      <w:bookmarkEnd w:id="4"/>
    </w:p>
    <w:p w14:paraId="2042368C" w14:textId="02D410D1" w:rsidR="00901999" w:rsidRPr="00325A14" w:rsidRDefault="00901999" w:rsidP="00901999">
      <w:pPr>
        <w:spacing w:line="276" w:lineRule="auto"/>
        <w:ind w:left="709" w:hanging="709"/>
        <w:jc w:val="both"/>
        <w:rPr>
          <w:rFonts w:cstheme="majorBidi"/>
          <w:i/>
          <w:iCs/>
          <w:szCs w:val="24"/>
          <w:lang w:val="id-ID"/>
        </w:rPr>
      </w:pPr>
      <w:r w:rsidRPr="00325A14">
        <w:rPr>
          <w:rFonts w:cstheme="majorBidi"/>
          <w:i/>
          <w:iCs/>
          <w:szCs w:val="24"/>
          <w:lang w:val="id-ID"/>
        </w:rPr>
        <w:t xml:space="preserve">Moh Farha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lmuzakki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, 2022. DESIGN OF MOXIE PICTURE ADVERTISING VIDEO USING B-ROLL TECHNIQUE. Final Project, Visual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ommunicatio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Design Study Program (DKV), STIKI Malang, Supervisor : Mahendra Wibawa</w:t>
      </w:r>
    </w:p>
    <w:p w14:paraId="1C95DFBE" w14:textId="11DAEE45" w:rsidR="00901999" w:rsidRPr="00325A14" w:rsidRDefault="00901999" w:rsidP="00901999">
      <w:pPr>
        <w:spacing w:line="276" w:lineRule="auto"/>
        <w:jc w:val="both"/>
        <w:rPr>
          <w:rFonts w:cstheme="majorBidi"/>
          <w:i/>
          <w:iCs/>
          <w:szCs w:val="24"/>
          <w:lang w:val="id-ID"/>
        </w:rPr>
      </w:pPr>
      <w:proofErr w:type="spellStart"/>
      <w:r w:rsidRPr="00325A14">
        <w:rPr>
          <w:rFonts w:cstheme="majorBidi"/>
          <w:b/>
          <w:bCs/>
          <w:i/>
          <w:iCs/>
          <w:szCs w:val="24"/>
          <w:lang w:val="id-ID"/>
        </w:rPr>
        <w:t>Keywords</w:t>
      </w:r>
      <w:proofErr w:type="spellEnd"/>
      <w:r w:rsidRPr="00325A14">
        <w:rPr>
          <w:rFonts w:cstheme="majorBidi"/>
          <w:b/>
          <w:bCs/>
          <w:i/>
          <w:iCs/>
          <w:szCs w:val="24"/>
          <w:lang w:val="id-ID"/>
        </w:rPr>
        <w:t xml:space="preserve"> </w:t>
      </w:r>
      <w:r w:rsidRPr="00325A14">
        <w:rPr>
          <w:rFonts w:cstheme="majorBidi"/>
          <w:i/>
          <w:iCs/>
          <w:szCs w:val="24"/>
          <w:lang w:val="id-ID"/>
        </w:rPr>
        <w:t xml:space="preserve">: </w:t>
      </w:r>
      <w:bookmarkStart w:id="5" w:name="_Hlk108981412"/>
      <w:proofErr w:type="spellStart"/>
      <w:r w:rsidRPr="00325A14">
        <w:rPr>
          <w:rFonts w:cstheme="majorBidi"/>
          <w:i/>
          <w:iCs/>
          <w:szCs w:val="24"/>
          <w:lang w:val="id-ID"/>
        </w:rPr>
        <w:t>Advertis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Video,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arket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>, B-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roll</w:t>
      </w:r>
      <w:proofErr w:type="spellEnd"/>
    </w:p>
    <w:p w14:paraId="295F9F0D" w14:textId="18F815BD" w:rsidR="00FD570C" w:rsidRDefault="001B66A7" w:rsidP="00A92E80">
      <w:pPr>
        <w:spacing w:line="276" w:lineRule="auto"/>
        <w:jc w:val="both"/>
        <w:rPr>
          <w:rFonts w:cstheme="majorBidi"/>
          <w:b/>
          <w:bCs/>
          <w:szCs w:val="24"/>
          <w:lang w:val="id-ID"/>
        </w:rPr>
      </w:pPr>
      <w:bookmarkStart w:id="6" w:name="_Hlk108798391"/>
      <w:bookmarkStart w:id="7" w:name="_Hlk108981378"/>
      <w:bookmarkEnd w:id="5"/>
      <w:proofErr w:type="spellStart"/>
      <w:r w:rsidRPr="00325A14">
        <w:rPr>
          <w:rFonts w:cstheme="majorBidi"/>
          <w:i/>
          <w:iCs/>
          <w:szCs w:val="24"/>
          <w:lang w:val="id-ID"/>
        </w:rPr>
        <w:t>Moxi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ictur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i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ran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engage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i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wedd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documentatio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hotography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.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i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ran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ffer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introduce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ervice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rovide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rough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romotion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ocia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medi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y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load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oster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s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ocia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medi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eature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uch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as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whatsapp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instagram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.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ccord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Tung Desem Waringin,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notio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f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arket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i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a medium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ommunicat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higher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dde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valu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(in Widodo, 2019).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arket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y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load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oster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has 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weaknes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i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orm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f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limitation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at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a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loade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or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ocia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media. I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ontrast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video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d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which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a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onsidere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lexibl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ecaus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y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a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ploade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lmost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yth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ocia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media. For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om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eopl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includ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rew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wh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work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or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oxi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ictur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ran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y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ink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at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oxi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ictur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i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ti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lack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i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promotio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ar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ut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eside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at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, video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dvertisement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ls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fte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ak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udienc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bore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disturbe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.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refor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,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idea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emerged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o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mak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advertis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video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s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h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B-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ro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techniqu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with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Ful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HD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resolution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with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a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size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of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1920 x 1080. The video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uses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ool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olor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grad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with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copywriting</w:t>
      </w:r>
      <w:proofErr w:type="spellEnd"/>
      <w:r w:rsidRPr="00325A14">
        <w:rPr>
          <w:rFonts w:cstheme="majorBidi"/>
          <w:i/>
          <w:iCs/>
          <w:szCs w:val="24"/>
          <w:lang w:val="id-ID"/>
        </w:rPr>
        <w:t xml:space="preserve"> in </w:t>
      </w:r>
      <w:proofErr w:type="spellStart"/>
      <w:r w:rsidRPr="00325A14">
        <w:rPr>
          <w:rFonts w:cstheme="majorBidi"/>
          <w:i/>
          <w:iCs/>
          <w:szCs w:val="24"/>
          <w:lang w:val="id-ID"/>
        </w:rPr>
        <w:t>it</w:t>
      </w:r>
      <w:bookmarkEnd w:id="6"/>
      <w:proofErr w:type="spellEnd"/>
      <w:r w:rsidRPr="00325A14">
        <w:rPr>
          <w:rFonts w:cstheme="majorBidi"/>
          <w:i/>
          <w:iCs/>
          <w:szCs w:val="24"/>
          <w:lang w:val="id-ID"/>
        </w:rPr>
        <w:t>.</w:t>
      </w:r>
      <w:r w:rsidR="0086652E" w:rsidRPr="0086652E"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From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the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results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of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trials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conducted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by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researchers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, as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many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as 91%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of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respondents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think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that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video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ads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that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have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been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designed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using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the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b-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roll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technique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get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a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pretty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good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score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from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several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aspects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related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to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video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ads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that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have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been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 xml:space="preserve"> </w:t>
      </w:r>
      <w:proofErr w:type="spellStart"/>
      <w:r w:rsidR="0086652E" w:rsidRPr="0086652E">
        <w:rPr>
          <w:rFonts w:cstheme="majorBidi"/>
          <w:i/>
          <w:iCs/>
          <w:szCs w:val="24"/>
          <w:lang w:val="id-ID"/>
        </w:rPr>
        <w:t>designed</w:t>
      </w:r>
      <w:proofErr w:type="spellEnd"/>
      <w:r w:rsidR="0086652E" w:rsidRPr="0086652E">
        <w:rPr>
          <w:rFonts w:cstheme="majorBidi"/>
          <w:i/>
          <w:iCs/>
          <w:szCs w:val="24"/>
          <w:lang w:val="id-ID"/>
        </w:rPr>
        <w:t>.</w:t>
      </w:r>
      <w:bookmarkEnd w:id="7"/>
      <w:r w:rsidR="00A92E80">
        <w:rPr>
          <w:rFonts w:cstheme="majorBidi"/>
          <w:b/>
          <w:bCs/>
          <w:szCs w:val="24"/>
          <w:lang w:val="id-ID"/>
        </w:rPr>
        <w:t xml:space="preserve"> </w:t>
      </w:r>
    </w:p>
    <w:p w14:paraId="72BBD861" w14:textId="141A0630" w:rsidR="00492355" w:rsidRPr="00D67748" w:rsidRDefault="00492355" w:rsidP="00D67748">
      <w:pPr>
        <w:rPr>
          <w:rFonts w:cstheme="majorBidi"/>
          <w:b/>
          <w:bCs/>
          <w:szCs w:val="24"/>
          <w:lang w:val="id-ID"/>
        </w:rPr>
      </w:pPr>
    </w:p>
    <w:sectPr w:rsidR="00492355" w:rsidRPr="00D67748" w:rsidSect="00A92E80">
      <w:headerReference w:type="even" r:id="rId8"/>
      <w:pgSz w:w="11906" w:h="16838" w:code="9"/>
      <w:pgMar w:top="1678" w:right="1639" w:bottom="1032" w:left="2194" w:header="0" w:footer="720" w:gutter="0"/>
      <w:pgNumType w:fmt="lowerRoman" w:start="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5E5F5B" w14:textId="77777777" w:rsidR="00CD5CEA" w:rsidRDefault="00CD5CEA" w:rsidP="00004A05">
      <w:pPr>
        <w:spacing w:after="0" w:line="240" w:lineRule="auto"/>
      </w:pPr>
      <w:r>
        <w:separator/>
      </w:r>
    </w:p>
  </w:endnote>
  <w:endnote w:type="continuationSeparator" w:id="0">
    <w:p w14:paraId="61775505" w14:textId="77777777" w:rsidR="00CD5CEA" w:rsidRDefault="00CD5CEA" w:rsidP="00004A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E2B3E1" w14:textId="77777777" w:rsidR="00CD5CEA" w:rsidRDefault="00CD5CEA" w:rsidP="00004A05">
      <w:pPr>
        <w:spacing w:after="0" w:line="240" w:lineRule="auto"/>
      </w:pPr>
      <w:r>
        <w:separator/>
      </w:r>
    </w:p>
  </w:footnote>
  <w:footnote w:type="continuationSeparator" w:id="0">
    <w:p w14:paraId="3E8E7066" w14:textId="77777777" w:rsidR="00CD5CEA" w:rsidRDefault="00CD5CEA" w:rsidP="00004A0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986341" w14:textId="77777777" w:rsidR="00AA1A18" w:rsidRDefault="00AA1A1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07339D"/>
    <w:multiLevelType w:val="hybridMultilevel"/>
    <w:tmpl w:val="B2B0B47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D1702F"/>
    <w:multiLevelType w:val="hybridMultilevel"/>
    <w:tmpl w:val="2A38EBC0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F">
      <w:start w:val="1"/>
      <w:numFmt w:val="decimal"/>
      <w:lvlText w:val="%3."/>
      <w:lvlJc w:val="left"/>
      <w:pPr>
        <w:ind w:left="2880" w:hanging="360"/>
      </w:pPr>
      <w:rPr>
        <w:rFonts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06812269"/>
    <w:multiLevelType w:val="hybridMultilevel"/>
    <w:tmpl w:val="9796CD1E"/>
    <w:lvl w:ilvl="0" w:tplc="38090019">
      <w:start w:val="1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" w15:restartNumberingAfterBreak="0">
    <w:nsid w:val="06E94C38"/>
    <w:multiLevelType w:val="hybridMultilevel"/>
    <w:tmpl w:val="61EE775C"/>
    <w:lvl w:ilvl="0" w:tplc="38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07BC6E54"/>
    <w:multiLevelType w:val="hybridMultilevel"/>
    <w:tmpl w:val="560A1794"/>
    <w:lvl w:ilvl="0" w:tplc="599080F2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088B7F4F"/>
    <w:multiLevelType w:val="multilevel"/>
    <w:tmpl w:val="7AFC8510"/>
    <w:lvl w:ilvl="0">
      <w:start w:val="1"/>
      <w:numFmt w:val="decimal"/>
      <w:lvlText w:val="%1"/>
      <w:lvlJc w:val="left"/>
      <w:pPr>
        <w:ind w:left="624" w:hanging="62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15" w:hanging="62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90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99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53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98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07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8" w:hanging="1800"/>
      </w:pPr>
      <w:rPr>
        <w:rFonts w:hint="default"/>
      </w:rPr>
    </w:lvl>
  </w:abstractNum>
  <w:abstractNum w:abstractNumId="6" w15:restartNumberingAfterBreak="0">
    <w:nsid w:val="13097F81"/>
    <w:multiLevelType w:val="hybridMultilevel"/>
    <w:tmpl w:val="7C4624E8"/>
    <w:lvl w:ilvl="0" w:tplc="FFFFFFFF">
      <w:start w:val="1"/>
      <w:numFmt w:val="lowerLetter"/>
      <w:lvlText w:val="%1."/>
      <w:lvlJc w:val="left"/>
      <w:pPr>
        <w:ind w:left="1081" w:hanging="360"/>
      </w:pPr>
      <w:rPr>
        <w:rFonts w:hint="default"/>
      </w:rPr>
    </w:lvl>
    <w:lvl w:ilvl="1" w:tplc="FFFFFFFF">
      <w:start w:val="1"/>
      <w:numFmt w:val="decimal"/>
      <w:lvlText w:val="%2."/>
      <w:lvlJc w:val="left"/>
      <w:pPr>
        <w:ind w:left="1440" w:hanging="360"/>
      </w:pPr>
      <w:rPr>
        <w:rFonts w:hint="default"/>
        <w:i w:val="0"/>
        <w:iCs w:val="0"/>
        <w:color w:val="000000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decimal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)"/>
      <w:lvlJc w:val="left"/>
      <w:pPr>
        <w:ind w:left="5040" w:hanging="360"/>
      </w:pPr>
      <w:rPr>
        <w:rFonts w:hint="default"/>
      </w:r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5BA39C7"/>
    <w:multiLevelType w:val="hybridMultilevel"/>
    <w:tmpl w:val="13E6C12E"/>
    <w:lvl w:ilvl="0" w:tplc="FFFFFFFF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FFFFFFFF">
      <w:start w:val="1"/>
      <w:numFmt w:val="decimal"/>
      <w:lvlText w:val="%2."/>
      <w:lvlJc w:val="left"/>
      <w:pPr>
        <w:ind w:left="1853" w:hanging="360"/>
      </w:pPr>
      <w:rPr>
        <w:rFonts w:hint="default"/>
        <w:i w:val="0"/>
        <w:iCs w:val="0"/>
        <w:color w:val="000000"/>
      </w:rPr>
    </w:lvl>
    <w:lvl w:ilvl="2" w:tplc="FFFFFFFF">
      <w:start w:val="1"/>
      <w:numFmt w:val="lowerRoman"/>
      <w:lvlText w:val="%3."/>
      <w:lvlJc w:val="right"/>
      <w:pPr>
        <w:ind w:left="2573" w:hanging="180"/>
      </w:pPr>
    </w:lvl>
    <w:lvl w:ilvl="3" w:tplc="FFFFFFFF">
      <w:start w:val="1"/>
      <w:numFmt w:val="decimal"/>
      <w:lvlText w:val="%4."/>
      <w:lvlJc w:val="left"/>
      <w:pPr>
        <w:ind w:left="3293" w:hanging="360"/>
      </w:pPr>
    </w:lvl>
    <w:lvl w:ilvl="4" w:tplc="FFFFFFFF">
      <w:start w:val="1"/>
      <w:numFmt w:val="decimal"/>
      <w:lvlText w:val="%5."/>
      <w:lvlJc w:val="left"/>
      <w:pPr>
        <w:ind w:left="4013" w:hanging="360"/>
      </w:pPr>
    </w:lvl>
    <w:lvl w:ilvl="5" w:tplc="FFFFFFFF">
      <w:start w:val="1"/>
      <w:numFmt w:val="lowerRoman"/>
      <w:lvlText w:val="%6."/>
      <w:lvlJc w:val="right"/>
      <w:pPr>
        <w:ind w:left="4733" w:hanging="180"/>
      </w:pPr>
    </w:lvl>
    <w:lvl w:ilvl="6" w:tplc="FFFFFFFF">
      <w:start w:val="1"/>
      <w:numFmt w:val="decimal"/>
      <w:lvlText w:val="%7)"/>
      <w:lvlJc w:val="left"/>
      <w:pPr>
        <w:ind w:left="5453" w:hanging="360"/>
      </w:pPr>
      <w:rPr>
        <w:rFonts w:hint="default"/>
      </w:rPr>
    </w:lvl>
    <w:lvl w:ilvl="7" w:tplc="FFFFFFFF" w:tentative="1">
      <w:start w:val="1"/>
      <w:numFmt w:val="lowerLetter"/>
      <w:lvlText w:val="%8."/>
      <w:lvlJc w:val="left"/>
      <w:pPr>
        <w:ind w:left="6173" w:hanging="360"/>
      </w:pPr>
    </w:lvl>
    <w:lvl w:ilvl="8" w:tplc="FFFFFFFF" w:tentative="1">
      <w:start w:val="1"/>
      <w:numFmt w:val="lowerRoman"/>
      <w:lvlText w:val="%9."/>
      <w:lvlJc w:val="right"/>
      <w:pPr>
        <w:ind w:left="6893" w:hanging="180"/>
      </w:pPr>
    </w:lvl>
  </w:abstractNum>
  <w:abstractNum w:abstractNumId="8" w15:restartNumberingAfterBreak="0">
    <w:nsid w:val="160D26DC"/>
    <w:multiLevelType w:val="hybridMultilevel"/>
    <w:tmpl w:val="07D0399C"/>
    <w:lvl w:ilvl="0" w:tplc="38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21CC48E6"/>
    <w:multiLevelType w:val="hybridMultilevel"/>
    <w:tmpl w:val="09DEF074"/>
    <w:lvl w:ilvl="0" w:tplc="3809000F">
      <w:start w:val="1"/>
      <w:numFmt w:val="decimal"/>
      <w:lvlText w:val="%1."/>
      <w:lvlJc w:val="left"/>
      <w:pPr>
        <w:ind w:left="1495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10" w15:restartNumberingAfterBreak="0">
    <w:nsid w:val="28492188"/>
    <w:multiLevelType w:val="hybridMultilevel"/>
    <w:tmpl w:val="4DAE70CE"/>
    <w:lvl w:ilvl="0" w:tplc="38090017">
      <w:start w:val="1"/>
      <w:numFmt w:val="lowerLetter"/>
      <w:lvlText w:val="%1)"/>
      <w:lvlJc w:val="left"/>
      <w:pPr>
        <w:ind w:left="3240" w:hanging="360"/>
      </w:p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1" w15:restartNumberingAfterBreak="0">
    <w:nsid w:val="2C1A0BA8"/>
    <w:multiLevelType w:val="hybridMultilevel"/>
    <w:tmpl w:val="B246DCC4"/>
    <w:lvl w:ilvl="0" w:tplc="38090017">
      <w:start w:val="1"/>
      <w:numFmt w:val="lowerLetter"/>
      <w:lvlText w:val="%1)"/>
      <w:lvlJc w:val="left"/>
      <w:pPr>
        <w:ind w:left="1968" w:hanging="360"/>
      </w:pPr>
    </w:lvl>
    <w:lvl w:ilvl="1" w:tplc="38090019" w:tentative="1">
      <w:start w:val="1"/>
      <w:numFmt w:val="lowerLetter"/>
      <w:lvlText w:val="%2."/>
      <w:lvlJc w:val="left"/>
      <w:pPr>
        <w:ind w:left="2688" w:hanging="360"/>
      </w:pPr>
    </w:lvl>
    <w:lvl w:ilvl="2" w:tplc="3809001B" w:tentative="1">
      <w:start w:val="1"/>
      <w:numFmt w:val="lowerRoman"/>
      <w:lvlText w:val="%3."/>
      <w:lvlJc w:val="right"/>
      <w:pPr>
        <w:ind w:left="3408" w:hanging="180"/>
      </w:pPr>
    </w:lvl>
    <w:lvl w:ilvl="3" w:tplc="3809000F" w:tentative="1">
      <w:start w:val="1"/>
      <w:numFmt w:val="decimal"/>
      <w:lvlText w:val="%4."/>
      <w:lvlJc w:val="left"/>
      <w:pPr>
        <w:ind w:left="4128" w:hanging="360"/>
      </w:pPr>
    </w:lvl>
    <w:lvl w:ilvl="4" w:tplc="38090019" w:tentative="1">
      <w:start w:val="1"/>
      <w:numFmt w:val="lowerLetter"/>
      <w:lvlText w:val="%5."/>
      <w:lvlJc w:val="left"/>
      <w:pPr>
        <w:ind w:left="4848" w:hanging="360"/>
      </w:pPr>
    </w:lvl>
    <w:lvl w:ilvl="5" w:tplc="3809001B" w:tentative="1">
      <w:start w:val="1"/>
      <w:numFmt w:val="lowerRoman"/>
      <w:lvlText w:val="%6."/>
      <w:lvlJc w:val="right"/>
      <w:pPr>
        <w:ind w:left="5568" w:hanging="180"/>
      </w:pPr>
    </w:lvl>
    <w:lvl w:ilvl="6" w:tplc="3809000F" w:tentative="1">
      <w:start w:val="1"/>
      <w:numFmt w:val="decimal"/>
      <w:lvlText w:val="%7."/>
      <w:lvlJc w:val="left"/>
      <w:pPr>
        <w:ind w:left="6288" w:hanging="360"/>
      </w:pPr>
    </w:lvl>
    <w:lvl w:ilvl="7" w:tplc="38090019" w:tentative="1">
      <w:start w:val="1"/>
      <w:numFmt w:val="lowerLetter"/>
      <w:lvlText w:val="%8."/>
      <w:lvlJc w:val="left"/>
      <w:pPr>
        <w:ind w:left="7008" w:hanging="360"/>
      </w:pPr>
    </w:lvl>
    <w:lvl w:ilvl="8" w:tplc="3809001B" w:tentative="1">
      <w:start w:val="1"/>
      <w:numFmt w:val="lowerRoman"/>
      <w:lvlText w:val="%9."/>
      <w:lvlJc w:val="right"/>
      <w:pPr>
        <w:ind w:left="7728" w:hanging="180"/>
      </w:pPr>
    </w:lvl>
  </w:abstractNum>
  <w:abstractNum w:abstractNumId="12" w15:restartNumberingAfterBreak="0">
    <w:nsid w:val="2C2F4C15"/>
    <w:multiLevelType w:val="hybridMultilevel"/>
    <w:tmpl w:val="7390D5A0"/>
    <w:lvl w:ilvl="0" w:tplc="38090019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E024B88"/>
    <w:multiLevelType w:val="hybridMultilevel"/>
    <w:tmpl w:val="5C328214"/>
    <w:lvl w:ilvl="0" w:tplc="7B12F96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0271264"/>
    <w:multiLevelType w:val="hybridMultilevel"/>
    <w:tmpl w:val="1A76946A"/>
    <w:lvl w:ilvl="0" w:tplc="38090011">
      <w:start w:val="1"/>
      <w:numFmt w:val="decimal"/>
      <w:lvlText w:val="%1)"/>
      <w:lvlJc w:val="left"/>
      <w:pPr>
        <w:ind w:left="811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531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251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971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91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11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31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851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571" w:hanging="360"/>
      </w:pPr>
      <w:rPr>
        <w:rFonts w:ascii="Wingdings" w:hAnsi="Wingdings" w:hint="default"/>
      </w:rPr>
    </w:lvl>
  </w:abstractNum>
  <w:abstractNum w:abstractNumId="15" w15:restartNumberingAfterBreak="0">
    <w:nsid w:val="319C700F"/>
    <w:multiLevelType w:val="hybridMultilevel"/>
    <w:tmpl w:val="1A76946A"/>
    <w:lvl w:ilvl="0" w:tplc="38090011">
      <w:start w:val="1"/>
      <w:numFmt w:val="decimal"/>
      <w:lvlText w:val="%1)"/>
      <w:lvlJc w:val="left"/>
      <w:pPr>
        <w:ind w:left="811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531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251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971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91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11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31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851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571" w:hanging="360"/>
      </w:pPr>
      <w:rPr>
        <w:rFonts w:ascii="Wingdings" w:hAnsi="Wingdings" w:hint="default"/>
      </w:rPr>
    </w:lvl>
  </w:abstractNum>
  <w:abstractNum w:abstractNumId="16" w15:restartNumberingAfterBreak="0">
    <w:nsid w:val="35652F7D"/>
    <w:multiLevelType w:val="hybridMultilevel"/>
    <w:tmpl w:val="663A3CC0"/>
    <w:lvl w:ilvl="0" w:tplc="48E29C2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36FB06CC"/>
    <w:multiLevelType w:val="hybridMultilevel"/>
    <w:tmpl w:val="C04E1E74"/>
    <w:lvl w:ilvl="0" w:tplc="251CFEB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BEB6B36"/>
    <w:multiLevelType w:val="hybridMultilevel"/>
    <w:tmpl w:val="821E55FE"/>
    <w:lvl w:ilvl="0" w:tplc="38090017">
      <w:start w:val="1"/>
      <w:numFmt w:val="lowerLetter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9" w15:restartNumberingAfterBreak="0">
    <w:nsid w:val="407F0A8C"/>
    <w:multiLevelType w:val="hybridMultilevel"/>
    <w:tmpl w:val="B0AE9188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0" w15:restartNumberingAfterBreak="0">
    <w:nsid w:val="40DF6F91"/>
    <w:multiLevelType w:val="multilevel"/>
    <w:tmpl w:val="84CE588C"/>
    <w:lvl w:ilvl="0">
      <w:start w:val="1"/>
      <w:numFmt w:val="decimal"/>
      <w:lvlText w:val="%1."/>
      <w:lvlJc w:val="left"/>
      <w:pPr>
        <w:ind w:left="928" w:hanging="360"/>
      </w:pPr>
      <w:rPr>
        <w:i w:val="0"/>
        <w:iCs w:val="0"/>
      </w:rPr>
    </w:lvl>
    <w:lvl w:ilvl="1">
      <w:start w:val="2"/>
      <w:numFmt w:val="decimal"/>
      <w:isLgl/>
      <w:lvlText w:val="%1.%2"/>
      <w:lvlJc w:val="left"/>
      <w:pPr>
        <w:ind w:left="1192" w:hanging="624"/>
      </w:pPr>
      <w:rPr>
        <w:rFonts w:ascii="Times New Roman" w:eastAsia="Times New Roman" w:hAnsi="Times New Roman" w:cs="Times New Roman" w:hint="default"/>
        <w:b/>
        <w:bCs w:val="0"/>
      </w:rPr>
    </w:lvl>
    <w:lvl w:ilvl="2">
      <w:start w:val="1"/>
      <w:numFmt w:val="decimal"/>
      <w:isLgl/>
      <w:lvlText w:val="%1.%2.%3"/>
      <w:lvlJc w:val="left"/>
      <w:pPr>
        <w:ind w:left="1288" w:hanging="720"/>
      </w:pPr>
      <w:rPr>
        <w:rFonts w:ascii="Times New Roman" w:eastAsia="Times New Roman" w:hAnsi="Times New Roman" w:cs="Times New Roman"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1288" w:hanging="720"/>
      </w:pPr>
      <w:rPr>
        <w:rFonts w:ascii="Times New Roman" w:eastAsia="Times New Roman" w:hAnsi="Times New Roman" w:cs="Times New Roman"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648" w:hanging="1080"/>
      </w:pPr>
      <w:rPr>
        <w:rFonts w:ascii="Times New Roman" w:eastAsia="Times New Roman" w:hAnsi="Times New Roman" w:cs="Times New Roman"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648" w:hanging="1080"/>
      </w:pPr>
      <w:rPr>
        <w:rFonts w:ascii="Times New Roman" w:eastAsia="Times New Roman" w:hAnsi="Times New Roman" w:cs="Times New Roman"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2008" w:hanging="1440"/>
      </w:pPr>
      <w:rPr>
        <w:rFonts w:ascii="Times New Roman" w:eastAsia="Times New Roman" w:hAnsi="Times New Roman" w:cs="Times New Roman"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2008" w:hanging="1440"/>
      </w:pPr>
      <w:rPr>
        <w:rFonts w:ascii="Times New Roman" w:eastAsia="Times New Roman" w:hAnsi="Times New Roman" w:cs="Times New Roman"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2368" w:hanging="1800"/>
      </w:pPr>
      <w:rPr>
        <w:rFonts w:ascii="Times New Roman" w:eastAsia="Times New Roman" w:hAnsi="Times New Roman" w:cs="Times New Roman" w:hint="default"/>
        <w:b w:val="0"/>
      </w:rPr>
    </w:lvl>
  </w:abstractNum>
  <w:abstractNum w:abstractNumId="21" w15:restartNumberingAfterBreak="0">
    <w:nsid w:val="41BA389B"/>
    <w:multiLevelType w:val="multilevel"/>
    <w:tmpl w:val="FC921590"/>
    <w:lvl w:ilvl="0">
      <w:start w:val="1"/>
      <w:numFmt w:val="decimal"/>
      <w:lvlText w:val="%1."/>
      <w:lvlJc w:val="left"/>
      <w:pPr>
        <w:ind w:left="786" w:hanging="360"/>
      </w:pPr>
      <w:rPr>
        <w:b w:val="0"/>
        <w:bCs w:val="0"/>
      </w:rPr>
    </w:lvl>
    <w:lvl w:ilvl="1">
      <w:start w:val="2"/>
      <w:numFmt w:val="decimal"/>
      <w:isLgl/>
      <w:lvlText w:val="%1.%2"/>
      <w:lvlJc w:val="left"/>
      <w:pPr>
        <w:ind w:left="1086" w:hanging="660"/>
      </w:pPr>
      <w:rPr>
        <w:rFonts w:hint="default"/>
        <w:i w:val="0"/>
      </w:rPr>
    </w:lvl>
    <w:lvl w:ilvl="2">
      <w:start w:val="20"/>
      <w:numFmt w:val="decimal"/>
      <w:isLgl/>
      <w:lvlText w:val="%1.%2.%3"/>
      <w:lvlJc w:val="left"/>
      <w:pPr>
        <w:ind w:left="1146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1866" w:hanging="1440"/>
      </w:pPr>
      <w:rPr>
        <w:rFonts w:hint="default"/>
        <w:i w:val="0"/>
      </w:rPr>
    </w:lvl>
  </w:abstractNum>
  <w:abstractNum w:abstractNumId="22" w15:restartNumberingAfterBreak="0">
    <w:nsid w:val="424F2539"/>
    <w:multiLevelType w:val="hybridMultilevel"/>
    <w:tmpl w:val="B37E8B4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19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3CC261C"/>
    <w:multiLevelType w:val="multilevel"/>
    <w:tmpl w:val="5C74208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.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4" w15:restartNumberingAfterBreak="0">
    <w:nsid w:val="4EA669E2"/>
    <w:multiLevelType w:val="hybridMultilevel"/>
    <w:tmpl w:val="28C0B7C4"/>
    <w:lvl w:ilvl="0" w:tplc="04090019">
      <w:start w:val="1"/>
      <w:numFmt w:val="lowerLetter"/>
      <w:lvlText w:val="%1."/>
      <w:lvlJc w:val="left"/>
      <w:pPr>
        <w:ind w:left="22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4" w:hanging="360"/>
      </w:pPr>
    </w:lvl>
    <w:lvl w:ilvl="2" w:tplc="0409001B" w:tentative="1">
      <w:start w:val="1"/>
      <w:numFmt w:val="lowerRoman"/>
      <w:lvlText w:val="%3."/>
      <w:lvlJc w:val="right"/>
      <w:pPr>
        <w:ind w:left="3644" w:hanging="180"/>
      </w:pPr>
    </w:lvl>
    <w:lvl w:ilvl="3" w:tplc="0409000F" w:tentative="1">
      <w:start w:val="1"/>
      <w:numFmt w:val="decimal"/>
      <w:lvlText w:val="%4."/>
      <w:lvlJc w:val="left"/>
      <w:pPr>
        <w:ind w:left="4364" w:hanging="360"/>
      </w:pPr>
    </w:lvl>
    <w:lvl w:ilvl="4" w:tplc="04090019" w:tentative="1">
      <w:start w:val="1"/>
      <w:numFmt w:val="lowerLetter"/>
      <w:lvlText w:val="%5."/>
      <w:lvlJc w:val="left"/>
      <w:pPr>
        <w:ind w:left="5084" w:hanging="360"/>
      </w:pPr>
    </w:lvl>
    <w:lvl w:ilvl="5" w:tplc="0409001B" w:tentative="1">
      <w:start w:val="1"/>
      <w:numFmt w:val="lowerRoman"/>
      <w:lvlText w:val="%6."/>
      <w:lvlJc w:val="right"/>
      <w:pPr>
        <w:ind w:left="5804" w:hanging="180"/>
      </w:pPr>
    </w:lvl>
    <w:lvl w:ilvl="6" w:tplc="0409000F" w:tentative="1">
      <w:start w:val="1"/>
      <w:numFmt w:val="decimal"/>
      <w:lvlText w:val="%7."/>
      <w:lvlJc w:val="left"/>
      <w:pPr>
        <w:ind w:left="6524" w:hanging="360"/>
      </w:pPr>
    </w:lvl>
    <w:lvl w:ilvl="7" w:tplc="04090019" w:tentative="1">
      <w:start w:val="1"/>
      <w:numFmt w:val="lowerLetter"/>
      <w:lvlText w:val="%8."/>
      <w:lvlJc w:val="left"/>
      <w:pPr>
        <w:ind w:left="7244" w:hanging="360"/>
      </w:pPr>
    </w:lvl>
    <w:lvl w:ilvl="8" w:tplc="0409001B" w:tentative="1">
      <w:start w:val="1"/>
      <w:numFmt w:val="lowerRoman"/>
      <w:lvlText w:val="%9."/>
      <w:lvlJc w:val="right"/>
      <w:pPr>
        <w:ind w:left="7964" w:hanging="180"/>
      </w:pPr>
    </w:lvl>
  </w:abstractNum>
  <w:abstractNum w:abstractNumId="25" w15:restartNumberingAfterBreak="0">
    <w:nsid w:val="5FAF1944"/>
    <w:multiLevelType w:val="hybridMultilevel"/>
    <w:tmpl w:val="D28259B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61CD3DE3"/>
    <w:multiLevelType w:val="hybridMultilevel"/>
    <w:tmpl w:val="97F2BA56"/>
    <w:lvl w:ilvl="0" w:tplc="974A66BE">
      <w:start w:val="1"/>
      <w:numFmt w:val="decimal"/>
      <w:lvlText w:val="3.2.1.%1"/>
      <w:lvlJc w:val="left"/>
      <w:pPr>
        <w:ind w:left="1440" w:hanging="360"/>
      </w:pPr>
      <w:rPr>
        <w:rFonts w:hint="default"/>
        <w:w w:val="100"/>
        <w:sz w:val="22"/>
        <w:szCs w:val="22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62F52CAF"/>
    <w:multiLevelType w:val="hybridMultilevel"/>
    <w:tmpl w:val="0906900C"/>
    <w:lvl w:ilvl="0" w:tplc="4572A15C">
      <w:start w:val="1"/>
      <w:numFmt w:val="decimal"/>
      <w:pStyle w:val="Style1"/>
      <w:lvlText w:val="3.2.2.3.%1"/>
      <w:lvlJc w:val="left"/>
      <w:pPr>
        <w:ind w:left="720" w:hanging="360"/>
      </w:pPr>
      <w:rPr>
        <w:rFonts w:hint="default"/>
        <w:w w:val="10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5BF19DA"/>
    <w:multiLevelType w:val="hybridMultilevel"/>
    <w:tmpl w:val="7C4624E8"/>
    <w:lvl w:ilvl="0" w:tplc="38090019">
      <w:start w:val="1"/>
      <w:numFmt w:val="lowerLetter"/>
      <w:lvlText w:val="%1."/>
      <w:lvlJc w:val="left"/>
      <w:pPr>
        <w:ind w:left="1081" w:hanging="360"/>
      </w:pPr>
      <w:rPr>
        <w:rFonts w:hint="default"/>
      </w:rPr>
    </w:lvl>
    <w:lvl w:ilvl="1" w:tplc="5E8464B0">
      <w:start w:val="1"/>
      <w:numFmt w:val="decimal"/>
      <w:lvlText w:val="%2."/>
      <w:lvlJc w:val="left"/>
      <w:pPr>
        <w:ind w:left="1440" w:hanging="360"/>
      </w:pPr>
      <w:rPr>
        <w:rFonts w:hint="default"/>
        <w:i w:val="0"/>
        <w:iCs w:val="0"/>
        <w:color w:val="000000"/>
      </w:r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0F">
      <w:start w:val="1"/>
      <w:numFmt w:val="decimal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CEBE04E6">
      <w:start w:val="1"/>
      <w:numFmt w:val="decimal"/>
      <w:lvlText w:val="%7)"/>
      <w:lvlJc w:val="left"/>
      <w:pPr>
        <w:ind w:left="5040" w:hanging="360"/>
      </w:pPr>
      <w:rPr>
        <w:rFonts w:hint="default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5FC3A20"/>
    <w:multiLevelType w:val="hybridMultilevel"/>
    <w:tmpl w:val="F2C07B48"/>
    <w:lvl w:ilvl="0" w:tplc="38090017">
      <w:start w:val="1"/>
      <w:numFmt w:val="lowerLetter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0" w15:restartNumberingAfterBreak="0">
    <w:nsid w:val="6DA937DB"/>
    <w:multiLevelType w:val="hybridMultilevel"/>
    <w:tmpl w:val="EAB0F11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6572FB"/>
    <w:multiLevelType w:val="hybridMultilevel"/>
    <w:tmpl w:val="30D4A7E0"/>
    <w:lvl w:ilvl="0" w:tplc="FFFFFFFF">
      <w:start w:val="1"/>
      <w:numFmt w:val="lowerLetter"/>
      <w:lvlText w:val="%1."/>
      <w:lvlJc w:val="left"/>
      <w:pPr>
        <w:ind w:left="1081" w:hanging="360"/>
      </w:pPr>
      <w:rPr>
        <w:rFonts w:hint="default"/>
      </w:rPr>
    </w:lvl>
    <w:lvl w:ilvl="1" w:tplc="FFFFFFFF">
      <w:start w:val="1"/>
      <w:numFmt w:val="decimal"/>
      <w:lvlText w:val="%2."/>
      <w:lvlJc w:val="left"/>
      <w:pPr>
        <w:ind w:left="1440" w:hanging="360"/>
      </w:pPr>
      <w:rPr>
        <w:rFonts w:hint="default"/>
        <w:i w:val="0"/>
        <w:iCs w:val="0"/>
        <w:color w:val="000000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decimal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)"/>
      <w:lvlJc w:val="left"/>
      <w:pPr>
        <w:ind w:left="5040" w:hanging="360"/>
      </w:pPr>
      <w:rPr>
        <w:rFonts w:hint="default"/>
      </w:r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F3750B3"/>
    <w:multiLevelType w:val="hybridMultilevel"/>
    <w:tmpl w:val="C04E1E74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3F603B6"/>
    <w:multiLevelType w:val="hybridMultilevel"/>
    <w:tmpl w:val="3CC81B10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4" w15:restartNumberingAfterBreak="0">
    <w:nsid w:val="757F5634"/>
    <w:multiLevelType w:val="hybridMultilevel"/>
    <w:tmpl w:val="6E6ECB7C"/>
    <w:lvl w:ilvl="0" w:tplc="F7EE133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141D65"/>
    <w:multiLevelType w:val="hybridMultilevel"/>
    <w:tmpl w:val="E13C69A4"/>
    <w:lvl w:ilvl="0" w:tplc="7B12F96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A402B6A"/>
    <w:multiLevelType w:val="hybridMultilevel"/>
    <w:tmpl w:val="73865D60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num w:numId="1" w16cid:durableId="24795968">
    <w:abstractNumId w:val="8"/>
  </w:num>
  <w:num w:numId="2" w16cid:durableId="1153331044">
    <w:abstractNumId w:val="28"/>
  </w:num>
  <w:num w:numId="3" w16cid:durableId="1656908321">
    <w:abstractNumId w:val="3"/>
  </w:num>
  <w:num w:numId="4" w16cid:durableId="1149974819">
    <w:abstractNumId w:val="14"/>
  </w:num>
  <w:num w:numId="5" w16cid:durableId="1532498387">
    <w:abstractNumId w:val="22"/>
  </w:num>
  <w:num w:numId="6" w16cid:durableId="177040338">
    <w:abstractNumId w:val="1"/>
  </w:num>
  <w:num w:numId="7" w16cid:durableId="1477454643">
    <w:abstractNumId w:val="18"/>
  </w:num>
  <w:num w:numId="8" w16cid:durableId="1840149540">
    <w:abstractNumId w:val="29"/>
  </w:num>
  <w:num w:numId="9" w16cid:durableId="512575175">
    <w:abstractNumId w:val="26"/>
  </w:num>
  <w:num w:numId="10" w16cid:durableId="1275864852">
    <w:abstractNumId w:val="23"/>
  </w:num>
  <w:num w:numId="11" w16cid:durableId="1153063284">
    <w:abstractNumId w:val="19"/>
  </w:num>
  <w:num w:numId="12" w16cid:durableId="238247878">
    <w:abstractNumId w:val="15"/>
  </w:num>
  <w:num w:numId="13" w16cid:durableId="457338587">
    <w:abstractNumId w:val="11"/>
  </w:num>
  <w:num w:numId="14" w16cid:durableId="784008199">
    <w:abstractNumId w:val="10"/>
  </w:num>
  <w:num w:numId="15" w16cid:durableId="588540442">
    <w:abstractNumId w:val="27"/>
  </w:num>
  <w:num w:numId="16" w16cid:durableId="217472127">
    <w:abstractNumId w:val="36"/>
  </w:num>
  <w:num w:numId="17" w16cid:durableId="196553102">
    <w:abstractNumId w:val="33"/>
  </w:num>
  <w:num w:numId="18" w16cid:durableId="1426195640">
    <w:abstractNumId w:val="17"/>
  </w:num>
  <w:num w:numId="19" w16cid:durableId="1284771938">
    <w:abstractNumId w:val="4"/>
  </w:num>
  <w:num w:numId="20" w16cid:durableId="1692607151">
    <w:abstractNumId w:val="21"/>
  </w:num>
  <w:num w:numId="21" w16cid:durableId="1424493466">
    <w:abstractNumId w:val="20"/>
  </w:num>
  <w:num w:numId="22" w16cid:durableId="977414185">
    <w:abstractNumId w:val="7"/>
  </w:num>
  <w:num w:numId="23" w16cid:durableId="1360162573">
    <w:abstractNumId w:val="31"/>
  </w:num>
  <w:num w:numId="24" w16cid:durableId="1181823440">
    <w:abstractNumId w:val="16"/>
  </w:num>
  <w:num w:numId="25" w16cid:durableId="690956317">
    <w:abstractNumId w:val="32"/>
  </w:num>
  <w:num w:numId="26" w16cid:durableId="595408188">
    <w:abstractNumId w:val="30"/>
  </w:num>
  <w:num w:numId="27" w16cid:durableId="242690571">
    <w:abstractNumId w:val="13"/>
  </w:num>
  <w:num w:numId="28" w16cid:durableId="158471645">
    <w:abstractNumId w:val="35"/>
  </w:num>
  <w:num w:numId="29" w16cid:durableId="805392211">
    <w:abstractNumId w:val="34"/>
  </w:num>
  <w:num w:numId="30" w16cid:durableId="605964678">
    <w:abstractNumId w:val="5"/>
  </w:num>
  <w:num w:numId="31" w16cid:durableId="2047752311">
    <w:abstractNumId w:val="25"/>
  </w:num>
  <w:num w:numId="32" w16cid:durableId="477378937">
    <w:abstractNumId w:val="2"/>
  </w:num>
  <w:num w:numId="33" w16cid:durableId="1180850571">
    <w:abstractNumId w:val="0"/>
  </w:num>
  <w:num w:numId="34" w16cid:durableId="1211266018">
    <w:abstractNumId w:val="6"/>
  </w:num>
  <w:num w:numId="35" w16cid:durableId="1250309344">
    <w:abstractNumId w:val="9"/>
  </w:num>
  <w:num w:numId="36" w16cid:durableId="1509366276">
    <w:abstractNumId w:val="24"/>
  </w:num>
  <w:num w:numId="37" w16cid:durableId="1918393681">
    <w:abstractNumId w:val="12"/>
  </w:num>
  <w:numIdMacAtCleanup w:val="3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23AD6"/>
    <w:rsid w:val="00002CB7"/>
    <w:rsid w:val="00004A05"/>
    <w:rsid w:val="0000637B"/>
    <w:rsid w:val="000150DC"/>
    <w:rsid w:val="00017D76"/>
    <w:rsid w:val="00017EDF"/>
    <w:rsid w:val="0002104F"/>
    <w:rsid w:val="00021683"/>
    <w:rsid w:val="000236F6"/>
    <w:rsid w:val="00025EE7"/>
    <w:rsid w:val="00027D9C"/>
    <w:rsid w:val="00031302"/>
    <w:rsid w:val="000366D6"/>
    <w:rsid w:val="0003708B"/>
    <w:rsid w:val="00037334"/>
    <w:rsid w:val="000373AC"/>
    <w:rsid w:val="00040C2B"/>
    <w:rsid w:val="00042FE9"/>
    <w:rsid w:val="000469F9"/>
    <w:rsid w:val="0004747B"/>
    <w:rsid w:val="000511E0"/>
    <w:rsid w:val="0005140A"/>
    <w:rsid w:val="00051E2B"/>
    <w:rsid w:val="000542C2"/>
    <w:rsid w:val="00054F23"/>
    <w:rsid w:val="00060118"/>
    <w:rsid w:val="000603C2"/>
    <w:rsid w:val="000619F0"/>
    <w:rsid w:val="0006428D"/>
    <w:rsid w:val="00066C30"/>
    <w:rsid w:val="00067534"/>
    <w:rsid w:val="0007013C"/>
    <w:rsid w:val="00073381"/>
    <w:rsid w:val="000733C0"/>
    <w:rsid w:val="00074196"/>
    <w:rsid w:val="00083929"/>
    <w:rsid w:val="00085DB9"/>
    <w:rsid w:val="000925E0"/>
    <w:rsid w:val="000949E6"/>
    <w:rsid w:val="000A5500"/>
    <w:rsid w:val="000A5686"/>
    <w:rsid w:val="000A6C43"/>
    <w:rsid w:val="000A6CC4"/>
    <w:rsid w:val="000B012E"/>
    <w:rsid w:val="000B0C0E"/>
    <w:rsid w:val="000B5177"/>
    <w:rsid w:val="000B6F0A"/>
    <w:rsid w:val="000B719D"/>
    <w:rsid w:val="000C0674"/>
    <w:rsid w:val="000C2E21"/>
    <w:rsid w:val="000C3CEF"/>
    <w:rsid w:val="000C6EC5"/>
    <w:rsid w:val="000C7B8E"/>
    <w:rsid w:val="000D0407"/>
    <w:rsid w:val="000D0DA8"/>
    <w:rsid w:val="000D196C"/>
    <w:rsid w:val="000D222E"/>
    <w:rsid w:val="000D6D2E"/>
    <w:rsid w:val="000D6F54"/>
    <w:rsid w:val="000D7930"/>
    <w:rsid w:val="000E073C"/>
    <w:rsid w:val="000E19B1"/>
    <w:rsid w:val="000E68E8"/>
    <w:rsid w:val="000F0B4B"/>
    <w:rsid w:val="000F1591"/>
    <w:rsid w:val="00102F1F"/>
    <w:rsid w:val="0010336D"/>
    <w:rsid w:val="00104CC4"/>
    <w:rsid w:val="00105FCA"/>
    <w:rsid w:val="00106628"/>
    <w:rsid w:val="001103CE"/>
    <w:rsid w:val="00111DDB"/>
    <w:rsid w:val="00113437"/>
    <w:rsid w:val="001136FD"/>
    <w:rsid w:val="00113D70"/>
    <w:rsid w:val="0011727D"/>
    <w:rsid w:val="00117CC6"/>
    <w:rsid w:val="00117FDC"/>
    <w:rsid w:val="00121CFB"/>
    <w:rsid w:val="00122F2D"/>
    <w:rsid w:val="00122F58"/>
    <w:rsid w:val="00123CA5"/>
    <w:rsid w:val="0012444A"/>
    <w:rsid w:val="0012480E"/>
    <w:rsid w:val="00125234"/>
    <w:rsid w:val="00125A17"/>
    <w:rsid w:val="00130DCC"/>
    <w:rsid w:val="00131646"/>
    <w:rsid w:val="00133BCA"/>
    <w:rsid w:val="00133BCB"/>
    <w:rsid w:val="00134FFA"/>
    <w:rsid w:val="00135E26"/>
    <w:rsid w:val="00143DD6"/>
    <w:rsid w:val="00146287"/>
    <w:rsid w:val="0015031D"/>
    <w:rsid w:val="00150E72"/>
    <w:rsid w:val="0015147B"/>
    <w:rsid w:val="00152297"/>
    <w:rsid w:val="0015300E"/>
    <w:rsid w:val="00154974"/>
    <w:rsid w:val="00162DDD"/>
    <w:rsid w:val="00164CE3"/>
    <w:rsid w:val="00164DE8"/>
    <w:rsid w:val="00165419"/>
    <w:rsid w:val="00170083"/>
    <w:rsid w:val="00170A3A"/>
    <w:rsid w:val="00170D33"/>
    <w:rsid w:val="00170E4A"/>
    <w:rsid w:val="001716A3"/>
    <w:rsid w:val="00180051"/>
    <w:rsid w:val="00181ADB"/>
    <w:rsid w:val="00182C4D"/>
    <w:rsid w:val="0018380D"/>
    <w:rsid w:val="00185E33"/>
    <w:rsid w:val="0018674D"/>
    <w:rsid w:val="00190BB8"/>
    <w:rsid w:val="001978A6"/>
    <w:rsid w:val="001A31B9"/>
    <w:rsid w:val="001A3AE3"/>
    <w:rsid w:val="001A45D0"/>
    <w:rsid w:val="001A72D3"/>
    <w:rsid w:val="001A7963"/>
    <w:rsid w:val="001B2ACF"/>
    <w:rsid w:val="001B34E9"/>
    <w:rsid w:val="001B3538"/>
    <w:rsid w:val="001B4A08"/>
    <w:rsid w:val="001B66A7"/>
    <w:rsid w:val="001C5521"/>
    <w:rsid w:val="001D0E58"/>
    <w:rsid w:val="001D2ED3"/>
    <w:rsid w:val="001D7950"/>
    <w:rsid w:val="001E0B9E"/>
    <w:rsid w:val="001E20EF"/>
    <w:rsid w:val="001E6441"/>
    <w:rsid w:val="001F3803"/>
    <w:rsid w:val="00200A2E"/>
    <w:rsid w:val="00201ACE"/>
    <w:rsid w:val="00203028"/>
    <w:rsid w:val="00203CE6"/>
    <w:rsid w:val="00204462"/>
    <w:rsid w:val="002056AF"/>
    <w:rsid w:val="002074E0"/>
    <w:rsid w:val="0021069F"/>
    <w:rsid w:val="00213534"/>
    <w:rsid w:val="00213B70"/>
    <w:rsid w:val="002151BD"/>
    <w:rsid w:val="00217032"/>
    <w:rsid w:val="00217355"/>
    <w:rsid w:val="00220CA6"/>
    <w:rsid w:val="002242EA"/>
    <w:rsid w:val="00234E5F"/>
    <w:rsid w:val="002350C0"/>
    <w:rsid w:val="0023744C"/>
    <w:rsid w:val="002375DF"/>
    <w:rsid w:val="002463AB"/>
    <w:rsid w:val="00246680"/>
    <w:rsid w:val="00250586"/>
    <w:rsid w:val="00251511"/>
    <w:rsid w:val="00251ADF"/>
    <w:rsid w:val="00252DA8"/>
    <w:rsid w:val="00252FBF"/>
    <w:rsid w:val="002543D1"/>
    <w:rsid w:val="002546FE"/>
    <w:rsid w:val="00256821"/>
    <w:rsid w:val="00257AD5"/>
    <w:rsid w:val="002608AF"/>
    <w:rsid w:val="002615BA"/>
    <w:rsid w:val="00264252"/>
    <w:rsid w:val="002650CE"/>
    <w:rsid w:val="00265B16"/>
    <w:rsid w:val="00266753"/>
    <w:rsid w:val="00271ACD"/>
    <w:rsid w:val="00273FCD"/>
    <w:rsid w:val="00274B72"/>
    <w:rsid w:val="002753D5"/>
    <w:rsid w:val="0028278F"/>
    <w:rsid w:val="00285E2F"/>
    <w:rsid w:val="002877BD"/>
    <w:rsid w:val="0029157D"/>
    <w:rsid w:val="00291AA5"/>
    <w:rsid w:val="002927A4"/>
    <w:rsid w:val="0029291A"/>
    <w:rsid w:val="00293FAC"/>
    <w:rsid w:val="002A0BD8"/>
    <w:rsid w:val="002A0D1B"/>
    <w:rsid w:val="002A3111"/>
    <w:rsid w:val="002A6FD1"/>
    <w:rsid w:val="002B0E4D"/>
    <w:rsid w:val="002B1F2A"/>
    <w:rsid w:val="002B38C5"/>
    <w:rsid w:val="002C0F53"/>
    <w:rsid w:val="002C1417"/>
    <w:rsid w:val="002C40CA"/>
    <w:rsid w:val="002D2812"/>
    <w:rsid w:val="002D7B81"/>
    <w:rsid w:val="002E0C05"/>
    <w:rsid w:val="002E0F4D"/>
    <w:rsid w:val="002E196D"/>
    <w:rsid w:val="002E679B"/>
    <w:rsid w:val="002F071B"/>
    <w:rsid w:val="002F14AB"/>
    <w:rsid w:val="002F360A"/>
    <w:rsid w:val="002F4B64"/>
    <w:rsid w:val="002F65D5"/>
    <w:rsid w:val="002F6D46"/>
    <w:rsid w:val="00301FEB"/>
    <w:rsid w:val="0030393A"/>
    <w:rsid w:val="00304DA4"/>
    <w:rsid w:val="00310431"/>
    <w:rsid w:val="00310AE6"/>
    <w:rsid w:val="003137BB"/>
    <w:rsid w:val="003138AD"/>
    <w:rsid w:val="00313E13"/>
    <w:rsid w:val="003151B8"/>
    <w:rsid w:val="0032101A"/>
    <w:rsid w:val="0032235A"/>
    <w:rsid w:val="00322826"/>
    <w:rsid w:val="003244BD"/>
    <w:rsid w:val="00324D6E"/>
    <w:rsid w:val="00325A14"/>
    <w:rsid w:val="003262B0"/>
    <w:rsid w:val="003305A3"/>
    <w:rsid w:val="00331636"/>
    <w:rsid w:val="0033186E"/>
    <w:rsid w:val="0034127B"/>
    <w:rsid w:val="00341510"/>
    <w:rsid w:val="0034312E"/>
    <w:rsid w:val="003445FE"/>
    <w:rsid w:val="00351779"/>
    <w:rsid w:val="00360A5B"/>
    <w:rsid w:val="00362169"/>
    <w:rsid w:val="00362B84"/>
    <w:rsid w:val="0036466B"/>
    <w:rsid w:val="003703B4"/>
    <w:rsid w:val="0037130A"/>
    <w:rsid w:val="00372292"/>
    <w:rsid w:val="00373E2F"/>
    <w:rsid w:val="00375021"/>
    <w:rsid w:val="00375A6E"/>
    <w:rsid w:val="00375D14"/>
    <w:rsid w:val="003810E1"/>
    <w:rsid w:val="00381DF4"/>
    <w:rsid w:val="00381F0A"/>
    <w:rsid w:val="003829DA"/>
    <w:rsid w:val="0038411C"/>
    <w:rsid w:val="003A04EE"/>
    <w:rsid w:val="003A0816"/>
    <w:rsid w:val="003A1040"/>
    <w:rsid w:val="003A2899"/>
    <w:rsid w:val="003A43BC"/>
    <w:rsid w:val="003A5378"/>
    <w:rsid w:val="003C1305"/>
    <w:rsid w:val="003C15FF"/>
    <w:rsid w:val="003C32EE"/>
    <w:rsid w:val="003C3664"/>
    <w:rsid w:val="003C5777"/>
    <w:rsid w:val="003C6DC7"/>
    <w:rsid w:val="003D0153"/>
    <w:rsid w:val="003D2ED7"/>
    <w:rsid w:val="003D41D6"/>
    <w:rsid w:val="003D520D"/>
    <w:rsid w:val="003D5469"/>
    <w:rsid w:val="003E27D4"/>
    <w:rsid w:val="003E6139"/>
    <w:rsid w:val="003F30BB"/>
    <w:rsid w:val="003F3743"/>
    <w:rsid w:val="003F4A45"/>
    <w:rsid w:val="003F54C8"/>
    <w:rsid w:val="003F54F9"/>
    <w:rsid w:val="003F5594"/>
    <w:rsid w:val="003F5C87"/>
    <w:rsid w:val="00402809"/>
    <w:rsid w:val="00402E20"/>
    <w:rsid w:val="00403D67"/>
    <w:rsid w:val="00403E87"/>
    <w:rsid w:val="00407D98"/>
    <w:rsid w:val="004102B7"/>
    <w:rsid w:val="0041048F"/>
    <w:rsid w:val="0041498D"/>
    <w:rsid w:val="004203CE"/>
    <w:rsid w:val="00423B61"/>
    <w:rsid w:val="00424559"/>
    <w:rsid w:val="004250E6"/>
    <w:rsid w:val="00432DA8"/>
    <w:rsid w:val="00435585"/>
    <w:rsid w:val="00436FFB"/>
    <w:rsid w:val="004376BA"/>
    <w:rsid w:val="00441E50"/>
    <w:rsid w:val="00442827"/>
    <w:rsid w:val="00445020"/>
    <w:rsid w:val="0044531E"/>
    <w:rsid w:val="004470B2"/>
    <w:rsid w:val="00447AD1"/>
    <w:rsid w:val="004528EA"/>
    <w:rsid w:val="004546CD"/>
    <w:rsid w:val="00456F51"/>
    <w:rsid w:val="00457657"/>
    <w:rsid w:val="00457873"/>
    <w:rsid w:val="004619D1"/>
    <w:rsid w:val="0046312B"/>
    <w:rsid w:val="00463A61"/>
    <w:rsid w:val="00466CAF"/>
    <w:rsid w:val="00467999"/>
    <w:rsid w:val="004711B3"/>
    <w:rsid w:val="004749E0"/>
    <w:rsid w:val="00474D9C"/>
    <w:rsid w:val="004756AF"/>
    <w:rsid w:val="004759B9"/>
    <w:rsid w:val="0047622D"/>
    <w:rsid w:val="00476970"/>
    <w:rsid w:val="004809C7"/>
    <w:rsid w:val="00480EF2"/>
    <w:rsid w:val="00480FC4"/>
    <w:rsid w:val="0048479B"/>
    <w:rsid w:val="00485D04"/>
    <w:rsid w:val="004877ED"/>
    <w:rsid w:val="004904EF"/>
    <w:rsid w:val="00490863"/>
    <w:rsid w:val="004910A4"/>
    <w:rsid w:val="004919C7"/>
    <w:rsid w:val="00492355"/>
    <w:rsid w:val="00494FB0"/>
    <w:rsid w:val="004A06D5"/>
    <w:rsid w:val="004A196B"/>
    <w:rsid w:val="004A231B"/>
    <w:rsid w:val="004A567E"/>
    <w:rsid w:val="004B1407"/>
    <w:rsid w:val="004B4DBE"/>
    <w:rsid w:val="004B56CD"/>
    <w:rsid w:val="004C0B1E"/>
    <w:rsid w:val="004C1A51"/>
    <w:rsid w:val="004C1E4F"/>
    <w:rsid w:val="004C2B4C"/>
    <w:rsid w:val="004C5F00"/>
    <w:rsid w:val="004D1B05"/>
    <w:rsid w:val="004D3126"/>
    <w:rsid w:val="004D7051"/>
    <w:rsid w:val="004D72BB"/>
    <w:rsid w:val="004E16BE"/>
    <w:rsid w:val="004E193F"/>
    <w:rsid w:val="004E2649"/>
    <w:rsid w:val="004E5B90"/>
    <w:rsid w:val="004F1E26"/>
    <w:rsid w:val="004F6816"/>
    <w:rsid w:val="004F6B4B"/>
    <w:rsid w:val="004F7EC1"/>
    <w:rsid w:val="00500E7F"/>
    <w:rsid w:val="00501079"/>
    <w:rsid w:val="005043B2"/>
    <w:rsid w:val="00507668"/>
    <w:rsid w:val="00511E03"/>
    <w:rsid w:val="00512954"/>
    <w:rsid w:val="00524165"/>
    <w:rsid w:val="00525059"/>
    <w:rsid w:val="00527F86"/>
    <w:rsid w:val="005303C1"/>
    <w:rsid w:val="0053669E"/>
    <w:rsid w:val="005425CE"/>
    <w:rsid w:val="00544A7E"/>
    <w:rsid w:val="00544B39"/>
    <w:rsid w:val="00545B7E"/>
    <w:rsid w:val="00546277"/>
    <w:rsid w:val="00550161"/>
    <w:rsid w:val="00550222"/>
    <w:rsid w:val="005559EF"/>
    <w:rsid w:val="00557671"/>
    <w:rsid w:val="00561163"/>
    <w:rsid w:val="00564422"/>
    <w:rsid w:val="00566701"/>
    <w:rsid w:val="00566D50"/>
    <w:rsid w:val="005765B4"/>
    <w:rsid w:val="00576DDF"/>
    <w:rsid w:val="005775E0"/>
    <w:rsid w:val="005822CC"/>
    <w:rsid w:val="00582739"/>
    <w:rsid w:val="005876A6"/>
    <w:rsid w:val="005901A7"/>
    <w:rsid w:val="00591101"/>
    <w:rsid w:val="005914E7"/>
    <w:rsid w:val="005922E8"/>
    <w:rsid w:val="00595D00"/>
    <w:rsid w:val="0059603A"/>
    <w:rsid w:val="00597154"/>
    <w:rsid w:val="0059773C"/>
    <w:rsid w:val="005A1A4B"/>
    <w:rsid w:val="005A1C52"/>
    <w:rsid w:val="005A2180"/>
    <w:rsid w:val="005B170E"/>
    <w:rsid w:val="005B3B16"/>
    <w:rsid w:val="005B6481"/>
    <w:rsid w:val="005C37C6"/>
    <w:rsid w:val="005C6030"/>
    <w:rsid w:val="005C6459"/>
    <w:rsid w:val="005C669B"/>
    <w:rsid w:val="005D12FD"/>
    <w:rsid w:val="005D2339"/>
    <w:rsid w:val="005D4D25"/>
    <w:rsid w:val="005D7818"/>
    <w:rsid w:val="005E1D87"/>
    <w:rsid w:val="005E3755"/>
    <w:rsid w:val="005E41CC"/>
    <w:rsid w:val="005E4381"/>
    <w:rsid w:val="005E4CE7"/>
    <w:rsid w:val="005E736A"/>
    <w:rsid w:val="005F457D"/>
    <w:rsid w:val="005F7196"/>
    <w:rsid w:val="006000F1"/>
    <w:rsid w:val="00600855"/>
    <w:rsid w:val="00601B85"/>
    <w:rsid w:val="00603F3B"/>
    <w:rsid w:val="00604E5F"/>
    <w:rsid w:val="00606AE6"/>
    <w:rsid w:val="00607F07"/>
    <w:rsid w:val="0061086A"/>
    <w:rsid w:val="00610D1B"/>
    <w:rsid w:val="00612804"/>
    <w:rsid w:val="00612A50"/>
    <w:rsid w:val="00612FF8"/>
    <w:rsid w:val="00613E63"/>
    <w:rsid w:val="006147E8"/>
    <w:rsid w:val="00614DDB"/>
    <w:rsid w:val="0061504E"/>
    <w:rsid w:val="00615337"/>
    <w:rsid w:val="00615E9A"/>
    <w:rsid w:val="00617B51"/>
    <w:rsid w:val="00621E19"/>
    <w:rsid w:val="00623F24"/>
    <w:rsid w:val="00625CA3"/>
    <w:rsid w:val="006263BA"/>
    <w:rsid w:val="006267D5"/>
    <w:rsid w:val="00630C72"/>
    <w:rsid w:val="006319D8"/>
    <w:rsid w:val="0063260E"/>
    <w:rsid w:val="00633B3C"/>
    <w:rsid w:val="00634023"/>
    <w:rsid w:val="0063416D"/>
    <w:rsid w:val="006351AF"/>
    <w:rsid w:val="00636C99"/>
    <w:rsid w:val="006415C6"/>
    <w:rsid w:val="00641A2E"/>
    <w:rsid w:val="006439BC"/>
    <w:rsid w:val="0064650B"/>
    <w:rsid w:val="00651E82"/>
    <w:rsid w:val="00652DC6"/>
    <w:rsid w:val="00655B11"/>
    <w:rsid w:val="00656D23"/>
    <w:rsid w:val="00656EDB"/>
    <w:rsid w:val="00657267"/>
    <w:rsid w:val="00662DD3"/>
    <w:rsid w:val="006671FC"/>
    <w:rsid w:val="00672A9E"/>
    <w:rsid w:val="00672E23"/>
    <w:rsid w:val="00676C27"/>
    <w:rsid w:val="006773A4"/>
    <w:rsid w:val="00680A34"/>
    <w:rsid w:val="00682950"/>
    <w:rsid w:val="00683E25"/>
    <w:rsid w:val="00686D5E"/>
    <w:rsid w:val="00690240"/>
    <w:rsid w:val="006A0A2E"/>
    <w:rsid w:val="006A3F33"/>
    <w:rsid w:val="006A4E84"/>
    <w:rsid w:val="006B1594"/>
    <w:rsid w:val="006C26A3"/>
    <w:rsid w:val="006C46DF"/>
    <w:rsid w:val="006C574F"/>
    <w:rsid w:val="006C6AB5"/>
    <w:rsid w:val="006D316A"/>
    <w:rsid w:val="006D7707"/>
    <w:rsid w:val="006D7FAF"/>
    <w:rsid w:val="006E0C92"/>
    <w:rsid w:val="006E1FA3"/>
    <w:rsid w:val="006E303F"/>
    <w:rsid w:val="006E61D3"/>
    <w:rsid w:val="006F0F15"/>
    <w:rsid w:val="006F14C6"/>
    <w:rsid w:val="006F4564"/>
    <w:rsid w:val="0070166C"/>
    <w:rsid w:val="00701EC5"/>
    <w:rsid w:val="007048F5"/>
    <w:rsid w:val="00707DE4"/>
    <w:rsid w:val="00707E71"/>
    <w:rsid w:val="0071287D"/>
    <w:rsid w:val="00713A05"/>
    <w:rsid w:val="00713B4B"/>
    <w:rsid w:val="0071555A"/>
    <w:rsid w:val="007205D2"/>
    <w:rsid w:val="00720A73"/>
    <w:rsid w:val="007218D6"/>
    <w:rsid w:val="00721CCC"/>
    <w:rsid w:val="00723314"/>
    <w:rsid w:val="007234B0"/>
    <w:rsid w:val="00724AA5"/>
    <w:rsid w:val="00725D62"/>
    <w:rsid w:val="007268AB"/>
    <w:rsid w:val="007269CE"/>
    <w:rsid w:val="00730A8F"/>
    <w:rsid w:val="00732E33"/>
    <w:rsid w:val="007340EE"/>
    <w:rsid w:val="00734E6B"/>
    <w:rsid w:val="00740C23"/>
    <w:rsid w:val="00741A68"/>
    <w:rsid w:val="00741C87"/>
    <w:rsid w:val="00742CAA"/>
    <w:rsid w:val="00743911"/>
    <w:rsid w:val="00744263"/>
    <w:rsid w:val="00751B40"/>
    <w:rsid w:val="00754C03"/>
    <w:rsid w:val="007550BF"/>
    <w:rsid w:val="00760DED"/>
    <w:rsid w:val="007631C7"/>
    <w:rsid w:val="0077026A"/>
    <w:rsid w:val="00770940"/>
    <w:rsid w:val="0077483B"/>
    <w:rsid w:val="007757E5"/>
    <w:rsid w:val="00775E4C"/>
    <w:rsid w:val="00777828"/>
    <w:rsid w:val="00781A9E"/>
    <w:rsid w:val="00783AB2"/>
    <w:rsid w:val="007852EE"/>
    <w:rsid w:val="00787171"/>
    <w:rsid w:val="0079005D"/>
    <w:rsid w:val="007906A8"/>
    <w:rsid w:val="00793F81"/>
    <w:rsid w:val="00794C85"/>
    <w:rsid w:val="007976E2"/>
    <w:rsid w:val="00797CB6"/>
    <w:rsid w:val="007A0BFC"/>
    <w:rsid w:val="007A346C"/>
    <w:rsid w:val="007A482A"/>
    <w:rsid w:val="007A4BED"/>
    <w:rsid w:val="007A680B"/>
    <w:rsid w:val="007A764F"/>
    <w:rsid w:val="007B3C6A"/>
    <w:rsid w:val="007B5FF0"/>
    <w:rsid w:val="007C1623"/>
    <w:rsid w:val="007C3704"/>
    <w:rsid w:val="007D0052"/>
    <w:rsid w:val="007D09CA"/>
    <w:rsid w:val="007D0E05"/>
    <w:rsid w:val="007D28A2"/>
    <w:rsid w:val="007D2E57"/>
    <w:rsid w:val="007D586D"/>
    <w:rsid w:val="007D75B9"/>
    <w:rsid w:val="007E612E"/>
    <w:rsid w:val="007F1571"/>
    <w:rsid w:val="007F2FFF"/>
    <w:rsid w:val="007F39F9"/>
    <w:rsid w:val="008004C9"/>
    <w:rsid w:val="00804DC6"/>
    <w:rsid w:val="00805DD8"/>
    <w:rsid w:val="008067F3"/>
    <w:rsid w:val="008107F5"/>
    <w:rsid w:val="00811BC0"/>
    <w:rsid w:val="0081397E"/>
    <w:rsid w:val="00815EFD"/>
    <w:rsid w:val="00817880"/>
    <w:rsid w:val="00822C74"/>
    <w:rsid w:val="00823F4F"/>
    <w:rsid w:val="00830A85"/>
    <w:rsid w:val="0083203C"/>
    <w:rsid w:val="00832417"/>
    <w:rsid w:val="008325BA"/>
    <w:rsid w:val="00832A9F"/>
    <w:rsid w:val="00842782"/>
    <w:rsid w:val="00843B31"/>
    <w:rsid w:val="00850342"/>
    <w:rsid w:val="008523FC"/>
    <w:rsid w:val="0085586A"/>
    <w:rsid w:val="0085756B"/>
    <w:rsid w:val="00861BC4"/>
    <w:rsid w:val="00862F7E"/>
    <w:rsid w:val="0086652E"/>
    <w:rsid w:val="00866BD0"/>
    <w:rsid w:val="00867D14"/>
    <w:rsid w:val="00870133"/>
    <w:rsid w:val="00871DBA"/>
    <w:rsid w:val="00872BFB"/>
    <w:rsid w:val="00873BB5"/>
    <w:rsid w:val="008748BB"/>
    <w:rsid w:val="00874EB3"/>
    <w:rsid w:val="00877D04"/>
    <w:rsid w:val="008813DD"/>
    <w:rsid w:val="008852C6"/>
    <w:rsid w:val="008900D7"/>
    <w:rsid w:val="00893D56"/>
    <w:rsid w:val="0089628E"/>
    <w:rsid w:val="0089666F"/>
    <w:rsid w:val="008A0895"/>
    <w:rsid w:val="008A1833"/>
    <w:rsid w:val="008A366C"/>
    <w:rsid w:val="008A4784"/>
    <w:rsid w:val="008B37C9"/>
    <w:rsid w:val="008B3F50"/>
    <w:rsid w:val="008B5265"/>
    <w:rsid w:val="008B5AB4"/>
    <w:rsid w:val="008B7C4A"/>
    <w:rsid w:val="008C05F3"/>
    <w:rsid w:val="008C1817"/>
    <w:rsid w:val="008C67A9"/>
    <w:rsid w:val="008C7AB6"/>
    <w:rsid w:val="008D0602"/>
    <w:rsid w:val="008D1AA1"/>
    <w:rsid w:val="008D2E0B"/>
    <w:rsid w:val="008E2C75"/>
    <w:rsid w:val="008E5E68"/>
    <w:rsid w:val="008F2AB9"/>
    <w:rsid w:val="008F2F00"/>
    <w:rsid w:val="008F39F4"/>
    <w:rsid w:val="008F4762"/>
    <w:rsid w:val="008F4772"/>
    <w:rsid w:val="008F5CFD"/>
    <w:rsid w:val="008F6801"/>
    <w:rsid w:val="00901999"/>
    <w:rsid w:val="00902655"/>
    <w:rsid w:val="00903D07"/>
    <w:rsid w:val="00905EAE"/>
    <w:rsid w:val="00907167"/>
    <w:rsid w:val="009108F2"/>
    <w:rsid w:val="00910EAF"/>
    <w:rsid w:val="00911E8A"/>
    <w:rsid w:val="00913724"/>
    <w:rsid w:val="0091660C"/>
    <w:rsid w:val="00920DE9"/>
    <w:rsid w:val="00921E26"/>
    <w:rsid w:val="00923AD6"/>
    <w:rsid w:val="00927587"/>
    <w:rsid w:val="009303C3"/>
    <w:rsid w:val="00931993"/>
    <w:rsid w:val="00942A54"/>
    <w:rsid w:val="00943264"/>
    <w:rsid w:val="009443B2"/>
    <w:rsid w:val="009504DE"/>
    <w:rsid w:val="00950E6A"/>
    <w:rsid w:val="00952EE5"/>
    <w:rsid w:val="009537A9"/>
    <w:rsid w:val="00957F07"/>
    <w:rsid w:val="00960988"/>
    <w:rsid w:val="00967F3A"/>
    <w:rsid w:val="00973F70"/>
    <w:rsid w:val="00975BC2"/>
    <w:rsid w:val="009806E3"/>
    <w:rsid w:val="00983E5A"/>
    <w:rsid w:val="00986FF1"/>
    <w:rsid w:val="00990101"/>
    <w:rsid w:val="0099041E"/>
    <w:rsid w:val="00990522"/>
    <w:rsid w:val="009927FB"/>
    <w:rsid w:val="00996E61"/>
    <w:rsid w:val="009A0453"/>
    <w:rsid w:val="009A09DB"/>
    <w:rsid w:val="009A554A"/>
    <w:rsid w:val="009A57E8"/>
    <w:rsid w:val="009B0F2F"/>
    <w:rsid w:val="009B1356"/>
    <w:rsid w:val="009B555E"/>
    <w:rsid w:val="009D0309"/>
    <w:rsid w:val="009D0ADB"/>
    <w:rsid w:val="009D0EE6"/>
    <w:rsid w:val="009D1E8A"/>
    <w:rsid w:val="009D41EA"/>
    <w:rsid w:val="009D5012"/>
    <w:rsid w:val="009E13B8"/>
    <w:rsid w:val="009E2D7E"/>
    <w:rsid w:val="009E42D5"/>
    <w:rsid w:val="009E727F"/>
    <w:rsid w:val="009F1C04"/>
    <w:rsid w:val="009F1CC3"/>
    <w:rsid w:val="009F39D6"/>
    <w:rsid w:val="009F4DDE"/>
    <w:rsid w:val="009F6AA0"/>
    <w:rsid w:val="00A00872"/>
    <w:rsid w:val="00A00C30"/>
    <w:rsid w:val="00A05346"/>
    <w:rsid w:val="00A1279C"/>
    <w:rsid w:val="00A1390B"/>
    <w:rsid w:val="00A13E45"/>
    <w:rsid w:val="00A147A6"/>
    <w:rsid w:val="00A17AB9"/>
    <w:rsid w:val="00A20737"/>
    <w:rsid w:val="00A207F3"/>
    <w:rsid w:val="00A22665"/>
    <w:rsid w:val="00A2324B"/>
    <w:rsid w:val="00A23C1D"/>
    <w:rsid w:val="00A30801"/>
    <w:rsid w:val="00A3118C"/>
    <w:rsid w:val="00A31619"/>
    <w:rsid w:val="00A32979"/>
    <w:rsid w:val="00A35146"/>
    <w:rsid w:val="00A42A21"/>
    <w:rsid w:val="00A43ED2"/>
    <w:rsid w:val="00A50158"/>
    <w:rsid w:val="00A517EE"/>
    <w:rsid w:val="00A553CE"/>
    <w:rsid w:val="00A55F0D"/>
    <w:rsid w:val="00A572CC"/>
    <w:rsid w:val="00A61FE5"/>
    <w:rsid w:val="00A63DC5"/>
    <w:rsid w:val="00A66026"/>
    <w:rsid w:val="00A7014C"/>
    <w:rsid w:val="00A702F7"/>
    <w:rsid w:val="00A80DC2"/>
    <w:rsid w:val="00A830BC"/>
    <w:rsid w:val="00A83D5A"/>
    <w:rsid w:val="00A85EEA"/>
    <w:rsid w:val="00A86381"/>
    <w:rsid w:val="00A87FF3"/>
    <w:rsid w:val="00A918E4"/>
    <w:rsid w:val="00A92540"/>
    <w:rsid w:val="00A92E80"/>
    <w:rsid w:val="00A92F91"/>
    <w:rsid w:val="00A93160"/>
    <w:rsid w:val="00AA1A18"/>
    <w:rsid w:val="00AA374B"/>
    <w:rsid w:val="00AA3B4F"/>
    <w:rsid w:val="00AA7FB5"/>
    <w:rsid w:val="00AB18EF"/>
    <w:rsid w:val="00AB3415"/>
    <w:rsid w:val="00AB69FB"/>
    <w:rsid w:val="00AC7F60"/>
    <w:rsid w:val="00AD01C8"/>
    <w:rsid w:val="00AD09AF"/>
    <w:rsid w:val="00AD22D4"/>
    <w:rsid w:val="00AD3069"/>
    <w:rsid w:val="00AD4324"/>
    <w:rsid w:val="00AD52D9"/>
    <w:rsid w:val="00AD7079"/>
    <w:rsid w:val="00AE0BD8"/>
    <w:rsid w:val="00AE3B57"/>
    <w:rsid w:val="00AE697A"/>
    <w:rsid w:val="00AE7623"/>
    <w:rsid w:val="00AF0991"/>
    <w:rsid w:val="00AF0E94"/>
    <w:rsid w:val="00AF475B"/>
    <w:rsid w:val="00AF4DC6"/>
    <w:rsid w:val="00AF71C4"/>
    <w:rsid w:val="00B01D38"/>
    <w:rsid w:val="00B040D0"/>
    <w:rsid w:val="00B0624A"/>
    <w:rsid w:val="00B12DE2"/>
    <w:rsid w:val="00B15F6E"/>
    <w:rsid w:val="00B16AD9"/>
    <w:rsid w:val="00B16D3A"/>
    <w:rsid w:val="00B21CC3"/>
    <w:rsid w:val="00B22FB7"/>
    <w:rsid w:val="00B24947"/>
    <w:rsid w:val="00B264F9"/>
    <w:rsid w:val="00B371FD"/>
    <w:rsid w:val="00B40B16"/>
    <w:rsid w:val="00B46284"/>
    <w:rsid w:val="00B47337"/>
    <w:rsid w:val="00B47564"/>
    <w:rsid w:val="00B47728"/>
    <w:rsid w:val="00B52ED2"/>
    <w:rsid w:val="00B534FD"/>
    <w:rsid w:val="00B55B36"/>
    <w:rsid w:val="00B60053"/>
    <w:rsid w:val="00B60339"/>
    <w:rsid w:val="00B60727"/>
    <w:rsid w:val="00B61F41"/>
    <w:rsid w:val="00B63F9C"/>
    <w:rsid w:val="00B65715"/>
    <w:rsid w:val="00B71A53"/>
    <w:rsid w:val="00B752C5"/>
    <w:rsid w:val="00B777E0"/>
    <w:rsid w:val="00B83122"/>
    <w:rsid w:val="00B85D06"/>
    <w:rsid w:val="00B86012"/>
    <w:rsid w:val="00B8735F"/>
    <w:rsid w:val="00B8740B"/>
    <w:rsid w:val="00B907D2"/>
    <w:rsid w:val="00B931A6"/>
    <w:rsid w:val="00B9509A"/>
    <w:rsid w:val="00B97BE6"/>
    <w:rsid w:val="00BA025C"/>
    <w:rsid w:val="00BA6E03"/>
    <w:rsid w:val="00BA7EE4"/>
    <w:rsid w:val="00BB001A"/>
    <w:rsid w:val="00BB1E78"/>
    <w:rsid w:val="00BB1F5B"/>
    <w:rsid w:val="00BB29F9"/>
    <w:rsid w:val="00BB516C"/>
    <w:rsid w:val="00BC3A5F"/>
    <w:rsid w:val="00BC4C55"/>
    <w:rsid w:val="00BC517D"/>
    <w:rsid w:val="00BD4749"/>
    <w:rsid w:val="00BD4F59"/>
    <w:rsid w:val="00BD611E"/>
    <w:rsid w:val="00BD6CA0"/>
    <w:rsid w:val="00BE0425"/>
    <w:rsid w:val="00BE11F0"/>
    <w:rsid w:val="00BE3212"/>
    <w:rsid w:val="00BE373B"/>
    <w:rsid w:val="00BE469B"/>
    <w:rsid w:val="00BE6814"/>
    <w:rsid w:val="00BF2B56"/>
    <w:rsid w:val="00BF4AA4"/>
    <w:rsid w:val="00BF57A9"/>
    <w:rsid w:val="00BF6577"/>
    <w:rsid w:val="00C0023D"/>
    <w:rsid w:val="00C011E4"/>
    <w:rsid w:val="00C01A8E"/>
    <w:rsid w:val="00C027CD"/>
    <w:rsid w:val="00C07D9E"/>
    <w:rsid w:val="00C07F5B"/>
    <w:rsid w:val="00C106F9"/>
    <w:rsid w:val="00C1094A"/>
    <w:rsid w:val="00C12840"/>
    <w:rsid w:val="00C15745"/>
    <w:rsid w:val="00C1604C"/>
    <w:rsid w:val="00C20A7F"/>
    <w:rsid w:val="00C2149D"/>
    <w:rsid w:val="00C22E2F"/>
    <w:rsid w:val="00C2376B"/>
    <w:rsid w:val="00C237D5"/>
    <w:rsid w:val="00C240E9"/>
    <w:rsid w:val="00C243EF"/>
    <w:rsid w:val="00C332C2"/>
    <w:rsid w:val="00C46D26"/>
    <w:rsid w:val="00C50BB9"/>
    <w:rsid w:val="00C50FA2"/>
    <w:rsid w:val="00C5560F"/>
    <w:rsid w:val="00C55CCA"/>
    <w:rsid w:val="00C5785F"/>
    <w:rsid w:val="00C61182"/>
    <w:rsid w:val="00C65EA1"/>
    <w:rsid w:val="00C667E9"/>
    <w:rsid w:val="00C67030"/>
    <w:rsid w:val="00C75BC1"/>
    <w:rsid w:val="00C7735C"/>
    <w:rsid w:val="00C80DAE"/>
    <w:rsid w:val="00C8125D"/>
    <w:rsid w:val="00C822E1"/>
    <w:rsid w:val="00C829F2"/>
    <w:rsid w:val="00C8505F"/>
    <w:rsid w:val="00C8506F"/>
    <w:rsid w:val="00C86059"/>
    <w:rsid w:val="00C86791"/>
    <w:rsid w:val="00C86FB9"/>
    <w:rsid w:val="00C90C80"/>
    <w:rsid w:val="00C9247F"/>
    <w:rsid w:val="00C93AD5"/>
    <w:rsid w:val="00C9511F"/>
    <w:rsid w:val="00C95446"/>
    <w:rsid w:val="00C95973"/>
    <w:rsid w:val="00CA141A"/>
    <w:rsid w:val="00CA75F9"/>
    <w:rsid w:val="00CB672E"/>
    <w:rsid w:val="00CC3991"/>
    <w:rsid w:val="00CC3F9E"/>
    <w:rsid w:val="00CC4788"/>
    <w:rsid w:val="00CC6521"/>
    <w:rsid w:val="00CD3113"/>
    <w:rsid w:val="00CD5798"/>
    <w:rsid w:val="00CD5CEA"/>
    <w:rsid w:val="00CD6C60"/>
    <w:rsid w:val="00CE0CE8"/>
    <w:rsid w:val="00CE14A8"/>
    <w:rsid w:val="00CE4EAD"/>
    <w:rsid w:val="00CE574F"/>
    <w:rsid w:val="00CE71D9"/>
    <w:rsid w:val="00CE7E97"/>
    <w:rsid w:val="00CF12D4"/>
    <w:rsid w:val="00CF1CB0"/>
    <w:rsid w:val="00CF3979"/>
    <w:rsid w:val="00CF4791"/>
    <w:rsid w:val="00CF4F85"/>
    <w:rsid w:val="00CF645C"/>
    <w:rsid w:val="00D00593"/>
    <w:rsid w:val="00D04622"/>
    <w:rsid w:val="00D11ED7"/>
    <w:rsid w:val="00D14971"/>
    <w:rsid w:val="00D16269"/>
    <w:rsid w:val="00D176DF"/>
    <w:rsid w:val="00D17BEB"/>
    <w:rsid w:val="00D17EC8"/>
    <w:rsid w:val="00D20ED9"/>
    <w:rsid w:val="00D230BA"/>
    <w:rsid w:val="00D26082"/>
    <w:rsid w:val="00D2792C"/>
    <w:rsid w:val="00D30172"/>
    <w:rsid w:val="00D30AC0"/>
    <w:rsid w:val="00D31DDE"/>
    <w:rsid w:val="00D3272B"/>
    <w:rsid w:val="00D3497B"/>
    <w:rsid w:val="00D34A6E"/>
    <w:rsid w:val="00D40351"/>
    <w:rsid w:val="00D40B77"/>
    <w:rsid w:val="00D419A9"/>
    <w:rsid w:val="00D424FF"/>
    <w:rsid w:val="00D44191"/>
    <w:rsid w:val="00D45486"/>
    <w:rsid w:val="00D46235"/>
    <w:rsid w:val="00D474DB"/>
    <w:rsid w:val="00D47B3D"/>
    <w:rsid w:val="00D50E88"/>
    <w:rsid w:val="00D50FA6"/>
    <w:rsid w:val="00D51E9A"/>
    <w:rsid w:val="00D5384C"/>
    <w:rsid w:val="00D54863"/>
    <w:rsid w:val="00D57A0C"/>
    <w:rsid w:val="00D64263"/>
    <w:rsid w:val="00D6689E"/>
    <w:rsid w:val="00D668B9"/>
    <w:rsid w:val="00D67748"/>
    <w:rsid w:val="00D704FC"/>
    <w:rsid w:val="00D70DE5"/>
    <w:rsid w:val="00D7117A"/>
    <w:rsid w:val="00D7285E"/>
    <w:rsid w:val="00D7693F"/>
    <w:rsid w:val="00D8434D"/>
    <w:rsid w:val="00D87E43"/>
    <w:rsid w:val="00D90B31"/>
    <w:rsid w:val="00D91736"/>
    <w:rsid w:val="00D93EE6"/>
    <w:rsid w:val="00D94EFA"/>
    <w:rsid w:val="00D94FCB"/>
    <w:rsid w:val="00D9742A"/>
    <w:rsid w:val="00D97616"/>
    <w:rsid w:val="00DA22E3"/>
    <w:rsid w:val="00DA5339"/>
    <w:rsid w:val="00DA634F"/>
    <w:rsid w:val="00DB02C4"/>
    <w:rsid w:val="00DB11EB"/>
    <w:rsid w:val="00DB23DD"/>
    <w:rsid w:val="00DB422C"/>
    <w:rsid w:val="00DC145D"/>
    <w:rsid w:val="00DC54C7"/>
    <w:rsid w:val="00DD3BCE"/>
    <w:rsid w:val="00DD6175"/>
    <w:rsid w:val="00DD7433"/>
    <w:rsid w:val="00DE209D"/>
    <w:rsid w:val="00DE4B23"/>
    <w:rsid w:val="00DE7490"/>
    <w:rsid w:val="00DF6747"/>
    <w:rsid w:val="00E07FBD"/>
    <w:rsid w:val="00E12301"/>
    <w:rsid w:val="00E126C3"/>
    <w:rsid w:val="00E13C97"/>
    <w:rsid w:val="00E1416D"/>
    <w:rsid w:val="00E166BB"/>
    <w:rsid w:val="00E17C9D"/>
    <w:rsid w:val="00E203F8"/>
    <w:rsid w:val="00E2044F"/>
    <w:rsid w:val="00E21AC7"/>
    <w:rsid w:val="00E222C5"/>
    <w:rsid w:val="00E232A2"/>
    <w:rsid w:val="00E25A5D"/>
    <w:rsid w:val="00E31FDA"/>
    <w:rsid w:val="00E34D8E"/>
    <w:rsid w:val="00E457A0"/>
    <w:rsid w:val="00E46BB4"/>
    <w:rsid w:val="00E46CF4"/>
    <w:rsid w:val="00E505C4"/>
    <w:rsid w:val="00E523AF"/>
    <w:rsid w:val="00E537AF"/>
    <w:rsid w:val="00E53F3B"/>
    <w:rsid w:val="00E56696"/>
    <w:rsid w:val="00E61113"/>
    <w:rsid w:val="00E640B0"/>
    <w:rsid w:val="00E7050F"/>
    <w:rsid w:val="00E77134"/>
    <w:rsid w:val="00E77786"/>
    <w:rsid w:val="00E8056B"/>
    <w:rsid w:val="00E81B1D"/>
    <w:rsid w:val="00E83282"/>
    <w:rsid w:val="00E84E98"/>
    <w:rsid w:val="00E879AB"/>
    <w:rsid w:val="00E90F9A"/>
    <w:rsid w:val="00E92F59"/>
    <w:rsid w:val="00E93A17"/>
    <w:rsid w:val="00E93C1D"/>
    <w:rsid w:val="00E94946"/>
    <w:rsid w:val="00E9507B"/>
    <w:rsid w:val="00E95138"/>
    <w:rsid w:val="00E96508"/>
    <w:rsid w:val="00EA3C0B"/>
    <w:rsid w:val="00EA6A91"/>
    <w:rsid w:val="00EA78F0"/>
    <w:rsid w:val="00EB0AC6"/>
    <w:rsid w:val="00EB1C0B"/>
    <w:rsid w:val="00EB551E"/>
    <w:rsid w:val="00EB6047"/>
    <w:rsid w:val="00EC310C"/>
    <w:rsid w:val="00ED07A5"/>
    <w:rsid w:val="00ED2D1C"/>
    <w:rsid w:val="00ED3BE3"/>
    <w:rsid w:val="00ED48EB"/>
    <w:rsid w:val="00ED5BFC"/>
    <w:rsid w:val="00ED6340"/>
    <w:rsid w:val="00EE228B"/>
    <w:rsid w:val="00EE3BEC"/>
    <w:rsid w:val="00EE482F"/>
    <w:rsid w:val="00EE5495"/>
    <w:rsid w:val="00EF04EB"/>
    <w:rsid w:val="00EF1097"/>
    <w:rsid w:val="00EF18D2"/>
    <w:rsid w:val="00EF1CFF"/>
    <w:rsid w:val="00EF1D30"/>
    <w:rsid w:val="00EF2E67"/>
    <w:rsid w:val="00EF6073"/>
    <w:rsid w:val="00F01965"/>
    <w:rsid w:val="00F01A9F"/>
    <w:rsid w:val="00F04DAC"/>
    <w:rsid w:val="00F108AD"/>
    <w:rsid w:val="00F10AEF"/>
    <w:rsid w:val="00F1273B"/>
    <w:rsid w:val="00F20DC1"/>
    <w:rsid w:val="00F2105B"/>
    <w:rsid w:val="00F21AF3"/>
    <w:rsid w:val="00F2467F"/>
    <w:rsid w:val="00F255AD"/>
    <w:rsid w:val="00F30184"/>
    <w:rsid w:val="00F31329"/>
    <w:rsid w:val="00F31BD1"/>
    <w:rsid w:val="00F326DB"/>
    <w:rsid w:val="00F3520D"/>
    <w:rsid w:val="00F47371"/>
    <w:rsid w:val="00F55D03"/>
    <w:rsid w:val="00F56B96"/>
    <w:rsid w:val="00F675AE"/>
    <w:rsid w:val="00F74E5E"/>
    <w:rsid w:val="00F750ED"/>
    <w:rsid w:val="00F77DB9"/>
    <w:rsid w:val="00F8185C"/>
    <w:rsid w:val="00F82202"/>
    <w:rsid w:val="00F84CA7"/>
    <w:rsid w:val="00F87FBE"/>
    <w:rsid w:val="00F90723"/>
    <w:rsid w:val="00F908DB"/>
    <w:rsid w:val="00F9408D"/>
    <w:rsid w:val="00FA02EE"/>
    <w:rsid w:val="00FA5D9E"/>
    <w:rsid w:val="00FA7663"/>
    <w:rsid w:val="00FA7C98"/>
    <w:rsid w:val="00FB29E4"/>
    <w:rsid w:val="00FB5A8C"/>
    <w:rsid w:val="00FB6720"/>
    <w:rsid w:val="00FC357C"/>
    <w:rsid w:val="00FC5CE9"/>
    <w:rsid w:val="00FC6AAD"/>
    <w:rsid w:val="00FD443E"/>
    <w:rsid w:val="00FD4734"/>
    <w:rsid w:val="00FD4AA1"/>
    <w:rsid w:val="00FD5565"/>
    <w:rsid w:val="00FD570C"/>
    <w:rsid w:val="00FD5E1B"/>
    <w:rsid w:val="00FE08CE"/>
    <w:rsid w:val="00FE27FD"/>
    <w:rsid w:val="00FE38F3"/>
    <w:rsid w:val="00FE4DF5"/>
    <w:rsid w:val="00FE6B71"/>
    <w:rsid w:val="00FF2017"/>
    <w:rsid w:val="00FF2507"/>
    <w:rsid w:val="00FF26DE"/>
    <w:rsid w:val="00FF4BCB"/>
    <w:rsid w:val="00FF71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542FF79"/>
  <w15:docId w15:val="{ABF56CC2-6F08-4CAE-80DD-EB70A4A29E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2A54"/>
    <w:rPr>
      <w:rFonts w:asciiTheme="majorBidi" w:hAnsiTheme="majorBidi"/>
      <w:sz w:val="24"/>
    </w:rPr>
  </w:style>
  <w:style w:type="paragraph" w:styleId="Judul1">
    <w:name w:val="heading 1"/>
    <w:basedOn w:val="Normal"/>
    <w:next w:val="Normal"/>
    <w:link w:val="Judul1KAR"/>
    <w:uiPriority w:val="9"/>
    <w:qFormat/>
    <w:rsid w:val="00C86FB9"/>
    <w:pPr>
      <w:spacing w:before="136" w:line="360" w:lineRule="auto"/>
      <w:ind w:right="416" w:firstLine="28"/>
      <w:jc w:val="center"/>
      <w:outlineLvl w:val="0"/>
    </w:pPr>
    <w:rPr>
      <w:rFonts w:cstheme="majorBidi"/>
      <w:b/>
      <w:bCs/>
      <w:szCs w:val="24"/>
      <w:lang w:val="id-ID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C86FB9"/>
    <w:pPr>
      <w:spacing w:line="360" w:lineRule="auto"/>
      <w:ind w:left="91"/>
      <w:jc w:val="both"/>
      <w:outlineLvl w:val="1"/>
    </w:pPr>
    <w:rPr>
      <w:rFonts w:cstheme="majorBidi"/>
      <w:b/>
      <w:bCs/>
      <w:szCs w:val="24"/>
      <w:lang w:val="id-ID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C86FB9"/>
    <w:pPr>
      <w:spacing w:after="0" w:line="360" w:lineRule="auto"/>
      <w:ind w:left="91"/>
      <w:jc w:val="both"/>
      <w:outlineLvl w:val="2"/>
    </w:pPr>
    <w:rPr>
      <w:rFonts w:cstheme="majorBidi"/>
      <w:b/>
      <w:bCs/>
      <w:szCs w:val="24"/>
      <w:lang w:val="id-ID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DaftarParagraf">
    <w:name w:val="List Paragraph"/>
    <w:basedOn w:val="Normal"/>
    <w:uiPriority w:val="34"/>
    <w:qFormat/>
    <w:rsid w:val="004619D1"/>
    <w:pPr>
      <w:ind w:left="720"/>
      <w:contextualSpacing/>
    </w:pPr>
  </w:style>
  <w:style w:type="table" w:styleId="KisiTabel">
    <w:name w:val="Table Grid"/>
    <w:basedOn w:val="TabelNormal"/>
    <w:uiPriority w:val="39"/>
    <w:rsid w:val="005F71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DC145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ID"/>
    </w:rPr>
  </w:style>
  <w:style w:type="paragraph" w:styleId="Header">
    <w:name w:val="header"/>
    <w:basedOn w:val="Normal"/>
    <w:link w:val="HeaderKAR"/>
    <w:uiPriority w:val="99"/>
    <w:unhideWhenUsed/>
    <w:rsid w:val="00004A0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004A05"/>
  </w:style>
  <w:style w:type="paragraph" w:styleId="Footer">
    <w:name w:val="footer"/>
    <w:basedOn w:val="Normal"/>
    <w:link w:val="FooterKAR"/>
    <w:uiPriority w:val="99"/>
    <w:unhideWhenUsed/>
    <w:rsid w:val="00004A0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004A05"/>
  </w:style>
  <w:style w:type="character" w:styleId="ReferensiKomentar">
    <w:name w:val="annotation reference"/>
    <w:basedOn w:val="FontParagrafDefault"/>
    <w:uiPriority w:val="99"/>
    <w:semiHidden/>
    <w:unhideWhenUsed/>
    <w:rsid w:val="00874EB3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874EB3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874EB3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874EB3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874EB3"/>
    <w:rPr>
      <w:b/>
      <w:bCs/>
      <w:sz w:val="20"/>
      <w:szCs w:val="20"/>
    </w:rPr>
  </w:style>
  <w:style w:type="character" w:customStyle="1" w:styleId="Judul1KAR">
    <w:name w:val="Judul 1 KAR"/>
    <w:basedOn w:val="FontParagrafDefault"/>
    <w:link w:val="Judul1"/>
    <w:uiPriority w:val="9"/>
    <w:rsid w:val="00C86FB9"/>
    <w:rPr>
      <w:rFonts w:asciiTheme="majorBidi" w:hAnsiTheme="majorBidi" w:cstheme="majorBidi"/>
      <w:b/>
      <w:bCs/>
      <w:sz w:val="24"/>
      <w:szCs w:val="24"/>
      <w:lang w:val="id-ID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ED07A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ED07A5"/>
    <w:rPr>
      <w:rFonts w:ascii="Segoe UI" w:hAnsi="Segoe UI" w:cs="Segoe UI"/>
      <w:sz w:val="18"/>
      <w:szCs w:val="18"/>
    </w:rPr>
  </w:style>
  <w:style w:type="character" w:styleId="Hyperlink">
    <w:name w:val="Hyperlink"/>
    <w:basedOn w:val="FontParagrafDefault"/>
    <w:uiPriority w:val="99"/>
    <w:unhideWhenUsed/>
    <w:rsid w:val="00265B16"/>
    <w:rPr>
      <w:color w:val="0563C1" w:themeColor="hyperlink"/>
      <w:u w:val="single"/>
    </w:rPr>
  </w:style>
  <w:style w:type="paragraph" w:customStyle="1" w:styleId="Style1">
    <w:name w:val="Style1"/>
    <w:basedOn w:val="Normal"/>
    <w:rsid w:val="00F82202"/>
    <w:pPr>
      <w:numPr>
        <w:numId w:val="15"/>
      </w:numPr>
    </w:pPr>
  </w:style>
  <w:style w:type="character" w:customStyle="1" w:styleId="UnresolvedMention1">
    <w:name w:val="Unresolved Mention1"/>
    <w:basedOn w:val="FontParagrafDefault"/>
    <w:uiPriority w:val="99"/>
    <w:semiHidden/>
    <w:unhideWhenUsed/>
    <w:rsid w:val="00F21AF3"/>
    <w:rPr>
      <w:color w:val="605E5C"/>
      <w:shd w:val="clear" w:color="auto" w:fill="E1DFDD"/>
    </w:rPr>
  </w:style>
  <w:style w:type="character" w:customStyle="1" w:styleId="Judul2KAR">
    <w:name w:val="Judul 2 KAR"/>
    <w:basedOn w:val="FontParagrafDefault"/>
    <w:link w:val="Judul2"/>
    <w:uiPriority w:val="9"/>
    <w:rsid w:val="00C86FB9"/>
    <w:rPr>
      <w:rFonts w:asciiTheme="majorBidi" w:hAnsiTheme="majorBidi" w:cstheme="majorBidi"/>
      <w:b/>
      <w:bCs/>
      <w:sz w:val="24"/>
      <w:szCs w:val="24"/>
      <w:lang w:val="id-ID"/>
    </w:rPr>
  </w:style>
  <w:style w:type="character" w:customStyle="1" w:styleId="Judul3KAR">
    <w:name w:val="Judul 3 KAR"/>
    <w:basedOn w:val="FontParagrafDefault"/>
    <w:link w:val="Judul3"/>
    <w:uiPriority w:val="9"/>
    <w:rsid w:val="00C86FB9"/>
    <w:rPr>
      <w:rFonts w:asciiTheme="majorBidi" w:hAnsiTheme="majorBidi" w:cstheme="majorBidi"/>
      <w:b/>
      <w:bCs/>
      <w:sz w:val="24"/>
      <w:szCs w:val="24"/>
      <w:lang w:val="id-ID"/>
    </w:rPr>
  </w:style>
  <w:style w:type="paragraph" w:styleId="JudulTOC">
    <w:name w:val="TOC Heading"/>
    <w:basedOn w:val="Judul1"/>
    <w:next w:val="Normal"/>
    <w:uiPriority w:val="39"/>
    <w:unhideWhenUsed/>
    <w:qFormat/>
    <w:rsid w:val="00DE209D"/>
    <w:pPr>
      <w:keepNext/>
      <w:keepLines/>
      <w:spacing w:before="240" w:after="0" w:line="259" w:lineRule="auto"/>
      <w:ind w:right="0" w:firstLine="0"/>
      <w:jc w:val="left"/>
      <w:outlineLvl w:val="9"/>
    </w:pPr>
    <w:rPr>
      <w:rFonts w:asciiTheme="majorHAnsi" w:eastAsiaTheme="majorEastAsia" w:hAnsiTheme="majorHAns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33BCB"/>
    <w:pPr>
      <w:tabs>
        <w:tab w:val="right" w:leader="dot" w:pos="8063"/>
      </w:tabs>
      <w:spacing w:after="100"/>
    </w:pPr>
    <w:rPr>
      <w:rFonts w:ascii="Times New Roman" w:hAnsi="Times New Roman" w:cs="Times New Roman"/>
      <w:b/>
      <w:bCs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DE209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E209D"/>
    <w:pPr>
      <w:spacing w:after="100"/>
      <w:ind w:left="440"/>
    </w:pPr>
  </w:style>
  <w:style w:type="character" w:styleId="SebutanYangBelumTerselesaikan">
    <w:name w:val="Unresolved Mention"/>
    <w:basedOn w:val="FontParagrafDefault"/>
    <w:uiPriority w:val="99"/>
    <w:semiHidden/>
    <w:unhideWhenUsed/>
    <w:rsid w:val="006147E8"/>
    <w:rPr>
      <w:color w:val="605E5C"/>
      <w:shd w:val="clear" w:color="auto" w:fill="E1DFDD"/>
    </w:rPr>
  </w:style>
  <w:style w:type="paragraph" w:styleId="Keterangan">
    <w:name w:val="caption"/>
    <w:basedOn w:val="Normal"/>
    <w:next w:val="Normal"/>
    <w:uiPriority w:val="35"/>
    <w:unhideWhenUsed/>
    <w:qFormat/>
    <w:rsid w:val="0083241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FC357C"/>
    <w:pPr>
      <w:spacing w:after="0"/>
    </w:pPr>
  </w:style>
  <w:style w:type="character" w:styleId="NomorBaris">
    <w:name w:val="line number"/>
    <w:basedOn w:val="FontParagrafDefault"/>
    <w:uiPriority w:val="99"/>
    <w:semiHidden/>
    <w:unhideWhenUsed/>
    <w:rsid w:val="00EB551E"/>
  </w:style>
  <w:style w:type="paragraph" w:styleId="TidakAdaSpasi">
    <w:name w:val="No Spacing"/>
    <w:uiPriority w:val="1"/>
    <w:qFormat/>
    <w:rsid w:val="00D14971"/>
    <w:pPr>
      <w:spacing w:after="0" w:line="240" w:lineRule="auto"/>
    </w:pPr>
  </w:style>
  <w:style w:type="paragraph" w:styleId="TeksCatatanKaki">
    <w:name w:val="footnote text"/>
    <w:basedOn w:val="Normal"/>
    <w:link w:val="TeksCatatanKakiKAR"/>
    <w:uiPriority w:val="99"/>
    <w:semiHidden/>
    <w:unhideWhenUsed/>
    <w:rsid w:val="00D16269"/>
    <w:pPr>
      <w:spacing w:after="0" w:line="240" w:lineRule="auto"/>
    </w:pPr>
    <w:rPr>
      <w:sz w:val="20"/>
      <w:szCs w:val="20"/>
    </w:rPr>
  </w:style>
  <w:style w:type="character" w:customStyle="1" w:styleId="TeksCatatanKakiKAR">
    <w:name w:val="Teks Catatan Kaki KAR"/>
    <w:basedOn w:val="FontParagrafDefault"/>
    <w:link w:val="TeksCatatanKaki"/>
    <w:uiPriority w:val="99"/>
    <w:semiHidden/>
    <w:rsid w:val="00D16269"/>
    <w:rPr>
      <w:rFonts w:asciiTheme="majorBidi" w:hAnsiTheme="majorBidi"/>
      <w:sz w:val="20"/>
      <w:szCs w:val="20"/>
    </w:rPr>
  </w:style>
  <w:style w:type="character" w:styleId="ReferensiCatatanKaki">
    <w:name w:val="footnote reference"/>
    <w:basedOn w:val="FontParagrafDefault"/>
    <w:uiPriority w:val="99"/>
    <w:semiHidden/>
    <w:unhideWhenUsed/>
    <w:rsid w:val="00D1626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67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6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62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97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477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40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41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23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0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58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97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1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7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6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4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1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4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0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3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781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146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949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81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51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654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416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29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478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336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89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489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675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872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50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9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46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127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780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18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338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63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12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47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2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6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Placeholder1</b:Tag>
    <b:SourceType>JournalArticle</b:SourceType>
    <b:Guid>{EEFCAEC3-2819-424E-B9D4-921D2B496B6C}</b:Guid>
    <b:RefOrder>2</b:RefOrder>
  </b:Source>
  <b:Source>
    <b:Tag>Wid</b:Tag>
    <b:SourceType>JournalArticle</b:SourceType>
    <b:Guid>{01EE88F0-1054-451D-955D-332FFC639163}</b:Guid>
    <b:Title>Widodo, Slamet. (2019).  "Strategi Pemasaran Dalam Meningkatkan Siklus Hidup (Placeholder1)Produk (Product Life Cycle)”. (1) 84-90.</b:Title>
    <b:RefOrder>1</b:RefOrder>
  </b:Source>
</b:Sources>
</file>

<file path=customXml/itemProps1.xml><?xml version="1.0" encoding="utf-8"?>
<ds:datastoreItem xmlns:ds="http://schemas.openxmlformats.org/officeDocument/2006/customXml" ds:itemID="{07DE7C33-BB08-48C4-B2FF-97D6B47A0A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96</Words>
  <Characters>3403</Characters>
  <Application>Microsoft Office Word</Application>
  <DocSecurity>0</DocSecurity>
  <Lines>28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7</vt:i4>
      </vt:variant>
    </vt:vector>
  </HeadingPairs>
  <TitlesOfParts>
    <vt:vector size="38" baseType="lpstr">
      <vt:lpstr/>
      <vt:lpstr>PERNYATAAN ORISINALITAS TUGAS AKHIR</vt:lpstr>
      <vt:lpstr>PERNYATAAN PERSETUJUAN PUBLIKASI TUGAS AKHIR UNTUK KEPENTINGAN AKADEMIS</vt:lpstr>
      <vt:lpstr>ABSTRAK</vt:lpstr>
      <vt:lpstr>KATA PENGANTAR</vt:lpstr>
      <vt:lpstr>DAFTAR ISI</vt:lpstr>
      <vt:lpstr>Daftar Gambar</vt:lpstr>
      <vt:lpstr/>
      <vt:lpstr>BAB I </vt:lpstr>
      <vt:lpstr>PENDAHULUAN</vt:lpstr>
      <vt:lpstr>    Latar Belakang</vt:lpstr>
      <vt:lpstr>    Rumusan Masalah</vt:lpstr>
      <vt:lpstr>    Tujuan</vt:lpstr>
      <vt:lpstr>    Batasan Masalah</vt:lpstr>
      <vt:lpstr>    1.5	Manfaat</vt:lpstr>
      <vt:lpstr>    1.6.	Metode </vt:lpstr>
      <vt:lpstr>        1.6.1 Waktu dan Lokasi Pelaksanaan Penelitian</vt:lpstr>
      <vt:lpstr>        1.6.2 Bahan dan Alat Penelitian</vt:lpstr>
      <vt:lpstr>        1.6.3	Metode Pengumpulan Data </vt:lpstr>
      <vt:lpstr>        1.6.4	Analisis Data</vt:lpstr>
      <vt:lpstr>        1.6.5 	Prosedur</vt:lpstr>
      <vt:lpstr>    1.7. 	Sistematika Penulisan </vt:lpstr>
      <vt:lpstr>BAB II</vt:lpstr>
      <vt:lpstr>LANDASAN TEORI</vt:lpstr>
      <vt:lpstr>    2.1 Tinjauan Pustaka</vt:lpstr>
      <vt:lpstr>    2.2.	Teori Terkait</vt:lpstr>
      <vt:lpstr>        2.2.1	Teori Teknik B-roll</vt:lpstr>
      <vt:lpstr>        2.2.2 Lensa sony 35mm f1,8</vt:lpstr>
      <vt:lpstr>        2.2.3	Teori Iklan</vt:lpstr>
      <vt:lpstr>        2.2.4	Teori Video</vt:lpstr>
      <vt:lpstr>        2.2.5 	Teori Transisi</vt:lpstr>
      <vt:lpstr>        2.2.6	Teori Pemasaran</vt:lpstr>
      <vt:lpstr>        2.2.7 Teori Color Grading</vt:lpstr>
      <vt:lpstr>        2.2.8 Teori Warna</vt:lpstr>
      <vt:lpstr>        2.2.9 Teori Psikologi Warna</vt:lpstr>
      <vt:lpstr>        2.2.10 Software Editing</vt:lpstr>
      <vt:lpstr>        2.2.11 Kamera Sony A6000</vt:lpstr>
      <vt:lpstr>        2.2.12 Teori Copywriting</vt:lpstr>
    </vt:vector>
  </TitlesOfParts>
  <Company/>
  <LinksUpToDate>false</LinksUpToDate>
  <CharactersWithSpaces>3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han Desain</dc:creator>
  <cp:keywords/>
  <dc:description/>
  <cp:lastModifiedBy>Handy Setiawan</cp:lastModifiedBy>
  <cp:revision>3</cp:revision>
  <cp:lastPrinted>2022-08-30T04:18:00Z</cp:lastPrinted>
  <dcterms:created xsi:type="dcterms:W3CDTF">2022-08-30T07:01:00Z</dcterms:created>
  <dcterms:modified xsi:type="dcterms:W3CDTF">2022-12-01T0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03380948-ce15-3aeb-836b-3a4dc2b9e65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